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26A912" w14:textId="2B3E1AE9" w:rsidR="00CC1AF0" w:rsidRPr="00DE6B28" w:rsidRDefault="00CC1AF0" w:rsidP="002C58DB">
      <w:pPr>
        <w:jc w:val="center"/>
        <w:rPr>
          <w:rFonts w:ascii="Times New Roman" w:hAnsi="Times New Roman" w:cs="Times New Roman"/>
          <w:b/>
          <w:bCs/>
          <w:kern w:val="0"/>
          <w:sz w:val="24"/>
          <w:szCs w:val="24"/>
          <w14:ligatures w14:val="none"/>
        </w:rPr>
      </w:pPr>
      <w:commentRangeStart w:id="0"/>
      <w:r w:rsidRPr="00DE6B28">
        <w:rPr>
          <w:rFonts w:ascii="Times New Roman" w:hAnsi="Times New Roman" w:cs="Times New Roman"/>
          <w:b/>
          <w:bCs/>
          <w:kern w:val="0"/>
          <w:sz w:val="24"/>
          <w:szCs w:val="24"/>
          <w14:ligatures w14:val="none"/>
        </w:rPr>
        <w:t>Abstract</w:t>
      </w:r>
      <w:commentRangeEnd w:id="0"/>
      <w:r w:rsidR="00206B0E">
        <w:rPr>
          <w:rStyle w:val="CommentReference"/>
          <w:kern w:val="0"/>
          <w14:ligatures w14:val="none"/>
        </w:rPr>
        <w:commentReference w:id="0"/>
      </w:r>
    </w:p>
    <w:p w14:paraId="053D895D" w14:textId="7ACA1AE4" w:rsidR="00E255B6"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Background: </w:t>
      </w:r>
      <w:r w:rsidR="00E255B6" w:rsidRPr="00DE6B28">
        <w:rPr>
          <w:rFonts w:ascii="Times New Roman" w:hAnsi="Times New Roman" w:cs="Times New Roman"/>
          <w:kern w:val="0"/>
          <w:sz w:val="24"/>
          <w:szCs w:val="24"/>
          <w14:ligatures w14:val="none"/>
        </w:rPr>
        <w:t>Evidence indicates that physical activity (PA) can be a clinically useful</w:t>
      </w:r>
      <w:r w:rsidR="00753E9B" w:rsidRPr="00DE6B28">
        <w:rPr>
          <w:rFonts w:ascii="Times New Roman" w:hAnsi="Times New Roman" w:cs="Times New Roman"/>
          <w:kern w:val="0"/>
          <w:sz w:val="24"/>
          <w:szCs w:val="24"/>
          <w14:ligatures w14:val="none"/>
        </w:rPr>
        <w:t xml:space="preserve"> and </w:t>
      </w:r>
      <w:r w:rsidR="00E255B6" w:rsidRPr="00DE6B28">
        <w:rPr>
          <w:rFonts w:ascii="Times New Roman" w:hAnsi="Times New Roman" w:cs="Times New Roman"/>
          <w:kern w:val="0"/>
          <w:sz w:val="24"/>
          <w:szCs w:val="24"/>
          <w14:ligatures w14:val="none"/>
        </w:rPr>
        <w:t>low-cost option for preventing and managing many mental health problems. Further investigation into which</w:t>
      </w:r>
      <w:r w:rsidR="00461143" w:rsidRPr="00DE6B28">
        <w:rPr>
          <w:rFonts w:ascii="Times New Roman" w:hAnsi="Times New Roman" w:cs="Times New Roman"/>
          <w:kern w:val="0"/>
          <w:sz w:val="24"/>
          <w:szCs w:val="24"/>
          <w14:ligatures w14:val="none"/>
        </w:rPr>
        <w:t xml:space="preserve"> </w:t>
      </w:r>
      <w:r w:rsidR="00E255B6" w:rsidRPr="00DE6B28">
        <w:rPr>
          <w:rFonts w:ascii="Times New Roman" w:hAnsi="Times New Roman" w:cs="Times New Roman"/>
          <w:kern w:val="0"/>
          <w:sz w:val="24"/>
          <w:szCs w:val="24"/>
          <w14:ligatures w14:val="none"/>
        </w:rPr>
        <w:t>specific aspects of mental health are most influenced by PA can help to elucidate the differential effects that PA may confer</w:t>
      </w:r>
      <w:r w:rsidR="00753E9B" w:rsidRPr="00DE6B28">
        <w:rPr>
          <w:rFonts w:ascii="Times New Roman" w:hAnsi="Times New Roman" w:cs="Times New Roman"/>
          <w:kern w:val="0"/>
          <w:sz w:val="24"/>
          <w:szCs w:val="24"/>
          <w14:ligatures w14:val="none"/>
        </w:rPr>
        <w:t>.</w:t>
      </w:r>
    </w:p>
    <w:p w14:paraId="5895B2C6" w14:textId="498CAD9B" w:rsidR="00E255B6"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Purpose: </w:t>
      </w:r>
      <w:r w:rsidR="00E255B6" w:rsidRPr="00DE6B28">
        <w:rPr>
          <w:rFonts w:ascii="Times New Roman" w:hAnsi="Times New Roman" w:cs="Times New Roman"/>
          <w:kern w:val="0"/>
          <w:sz w:val="24"/>
          <w:szCs w:val="24"/>
          <w14:ligatures w14:val="none"/>
        </w:rPr>
        <w:t xml:space="preserve">This study used </w:t>
      </w:r>
      <w:r w:rsidR="00D83F4F">
        <w:rPr>
          <w:rFonts w:ascii="Times New Roman" w:hAnsi="Times New Roman" w:cs="Times New Roman"/>
          <w:kern w:val="0"/>
          <w:sz w:val="24"/>
          <w:szCs w:val="24"/>
          <w14:ligatures w14:val="none"/>
        </w:rPr>
        <w:t xml:space="preserve">large </w:t>
      </w:r>
      <w:r w:rsidR="00E255B6" w:rsidRPr="00DE6B28">
        <w:rPr>
          <w:rFonts w:ascii="Times New Roman" w:hAnsi="Times New Roman" w:cs="Times New Roman"/>
          <w:kern w:val="0"/>
          <w:sz w:val="24"/>
          <w:szCs w:val="24"/>
          <w14:ligatures w14:val="none"/>
        </w:rPr>
        <w:t xml:space="preserve">cross-sectional data from the </w:t>
      </w:r>
      <w:commentRangeStart w:id="1"/>
      <w:r w:rsidR="002C0344">
        <w:rPr>
          <w:rFonts w:ascii="Times New Roman" w:hAnsi="Times New Roman" w:cs="Times New Roman"/>
          <w:kern w:val="0"/>
          <w:sz w:val="24"/>
          <w:szCs w:val="24"/>
          <w14:ligatures w14:val="none"/>
        </w:rPr>
        <w:t>Global Mind</w:t>
      </w:r>
      <w:r w:rsidR="00E255B6" w:rsidRPr="00DE6B28">
        <w:rPr>
          <w:rFonts w:ascii="Times New Roman" w:hAnsi="Times New Roman" w:cs="Times New Roman"/>
          <w:kern w:val="0"/>
          <w:sz w:val="24"/>
          <w:szCs w:val="24"/>
          <w14:ligatures w14:val="none"/>
        </w:rPr>
        <w:t xml:space="preserve"> </w:t>
      </w:r>
      <w:r w:rsidR="002C0344">
        <w:rPr>
          <w:rFonts w:ascii="Times New Roman" w:hAnsi="Times New Roman" w:cs="Times New Roman"/>
          <w:kern w:val="0"/>
          <w:sz w:val="24"/>
          <w:szCs w:val="24"/>
          <w14:ligatures w14:val="none"/>
        </w:rPr>
        <w:t>P</w:t>
      </w:r>
      <w:r w:rsidR="00E255B6" w:rsidRPr="00DE6B28">
        <w:rPr>
          <w:rFonts w:ascii="Times New Roman" w:hAnsi="Times New Roman" w:cs="Times New Roman"/>
          <w:kern w:val="0"/>
          <w:sz w:val="24"/>
          <w:szCs w:val="24"/>
          <w14:ligatures w14:val="none"/>
        </w:rPr>
        <w:t xml:space="preserve">roject </w:t>
      </w:r>
      <w:commentRangeEnd w:id="1"/>
      <w:r w:rsidR="002C0344">
        <w:rPr>
          <w:rStyle w:val="CommentReference"/>
          <w:kern w:val="0"/>
          <w14:ligatures w14:val="none"/>
        </w:rPr>
        <w:commentReference w:id="1"/>
      </w:r>
      <w:r w:rsidR="00E255B6" w:rsidRPr="00DE6B28">
        <w:rPr>
          <w:rFonts w:ascii="Times New Roman" w:hAnsi="Times New Roman" w:cs="Times New Roman"/>
          <w:kern w:val="0"/>
          <w:sz w:val="24"/>
          <w:szCs w:val="24"/>
          <w14:ligatures w14:val="none"/>
        </w:rPr>
        <w:t>to investigate the influence of regular PA on overall mental well</w:t>
      </w:r>
      <w:r w:rsidR="00D83F4F">
        <w:rPr>
          <w:rFonts w:ascii="Times New Roman" w:hAnsi="Times New Roman" w:cs="Times New Roman"/>
          <w:kern w:val="0"/>
          <w:sz w:val="24"/>
          <w:szCs w:val="24"/>
          <w14:ligatures w14:val="none"/>
        </w:rPr>
        <w:t>-</w:t>
      </w:r>
      <w:r w:rsidR="00E255B6" w:rsidRPr="00DE6B28">
        <w:rPr>
          <w:rFonts w:ascii="Times New Roman" w:hAnsi="Times New Roman" w:cs="Times New Roman"/>
          <w:kern w:val="0"/>
          <w:sz w:val="24"/>
          <w:szCs w:val="24"/>
          <w14:ligatures w14:val="none"/>
        </w:rPr>
        <w:t xml:space="preserve">being and specific </w:t>
      </w:r>
      <w:r w:rsidR="00E71269" w:rsidRPr="00DE6B28">
        <w:rPr>
          <w:rFonts w:ascii="Times New Roman" w:hAnsi="Times New Roman" w:cs="Times New Roman"/>
          <w:kern w:val="0"/>
          <w:sz w:val="24"/>
          <w:szCs w:val="24"/>
          <w14:ligatures w14:val="none"/>
        </w:rPr>
        <w:t>subcategories</w:t>
      </w:r>
      <w:r w:rsidR="00E255B6" w:rsidRPr="00DE6B28">
        <w:rPr>
          <w:rFonts w:ascii="Times New Roman" w:hAnsi="Times New Roman" w:cs="Times New Roman"/>
          <w:kern w:val="0"/>
          <w:sz w:val="24"/>
          <w:szCs w:val="24"/>
          <w14:ligatures w14:val="none"/>
        </w:rPr>
        <w:t xml:space="preserve"> of mental health</w:t>
      </w:r>
      <w:r w:rsidR="00461143" w:rsidRPr="00DE6B28">
        <w:rPr>
          <w:rFonts w:ascii="Times New Roman" w:hAnsi="Times New Roman" w:cs="Times New Roman"/>
          <w:kern w:val="0"/>
          <w:sz w:val="24"/>
          <w:szCs w:val="24"/>
          <w14:ligatures w14:val="none"/>
        </w:rPr>
        <w:t xml:space="preserve"> across age groups</w:t>
      </w:r>
      <w:r w:rsidR="00E255B6" w:rsidRPr="00DE6B28">
        <w:rPr>
          <w:rFonts w:ascii="Times New Roman" w:hAnsi="Times New Roman" w:cs="Times New Roman"/>
          <w:kern w:val="0"/>
          <w:sz w:val="24"/>
          <w:szCs w:val="24"/>
          <w14:ligatures w14:val="none"/>
        </w:rPr>
        <w:t xml:space="preserve">. </w:t>
      </w:r>
    </w:p>
    <w:p w14:paraId="24CB63C4" w14:textId="0B062F97" w:rsidR="00E255B6"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Methods:</w:t>
      </w:r>
      <w:r w:rsidR="00E255B6" w:rsidRPr="00DE6B28">
        <w:rPr>
          <w:rFonts w:ascii="Times New Roman" w:hAnsi="Times New Roman" w:cs="Times New Roman"/>
          <w:kern w:val="0"/>
          <w:sz w:val="24"/>
          <w:szCs w:val="24"/>
          <w14:ligatures w14:val="none"/>
        </w:rPr>
        <w:t xml:space="preserve"> Participants completed the 47-item Mental Health Quotient </w:t>
      </w:r>
      <w:r w:rsidR="00E71269" w:rsidRPr="00DE6B28">
        <w:rPr>
          <w:rFonts w:ascii="Times New Roman" w:hAnsi="Times New Roman" w:cs="Times New Roman"/>
          <w:kern w:val="0"/>
          <w:sz w:val="24"/>
          <w:szCs w:val="24"/>
          <w14:ligatures w14:val="none"/>
        </w:rPr>
        <w:t xml:space="preserve">(MHQ) </w:t>
      </w:r>
      <w:r w:rsidR="00E255B6" w:rsidRPr="00DE6B28">
        <w:rPr>
          <w:rFonts w:ascii="Times New Roman" w:hAnsi="Times New Roman" w:cs="Times New Roman"/>
          <w:kern w:val="0"/>
          <w:sz w:val="24"/>
          <w:szCs w:val="24"/>
          <w14:ligatures w14:val="none"/>
        </w:rPr>
        <w:t xml:space="preserve">and reported how frequently they engaged in daily bouts of PA for 30 min or more. </w:t>
      </w:r>
      <w:r w:rsidR="00DF326D" w:rsidRPr="00DE6B28">
        <w:rPr>
          <w:rFonts w:ascii="Times New Roman" w:hAnsi="Times New Roman" w:cs="Times New Roman"/>
          <w:kern w:val="0"/>
          <w:sz w:val="24"/>
          <w:szCs w:val="24"/>
          <w14:ligatures w14:val="none"/>
        </w:rPr>
        <w:t>Weighted p</w:t>
      </w:r>
      <w:r w:rsidR="00E255B6" w:rsidRPr="00DE6B28">
        <w:rPr>
          <w:rFonts w:ascii="Times New Roman" w:hAnsi="Times New Roman" w:cs="Times New Roman"/>
          <w:kern w:val="0"/>
          <w:sz w:val="24"/>
          <w:szCs w:val="24"/>
          <w14:ligatures w14:val="none"/>
        </w:rPr>
        <w:t xml:space="preserve">ropensity score models were </w:t>
      </w:r>
      <w:r w:rsidR="00DF326D" w:rsidRPr="00DE6B28">
        <w:rPr>
          <w:rFonts w:ascii="Times New Roman" w:hAnsi="Times New Roman" w:cs="Times New Roman"/>
          <w:kern w:val="0"/>
          <w:sz w:val="24"/>
          <w:szCs w:val="24"/>
          <w14:ligatures w14:val="none"/>
        </w:rPr>
        <w:t>used to</w:t>
      </w:r>
      <w:r w:rsidR="00E255B6" w:rsidRPr="00DE6B28">
        <w:rPr>
          <w:rFonts w:ascii="Times New Roman" w:hAnsi="Times New Roman" w:cs="Times New Roman"/>
          <w:kern w:val="0"/>
          <w:sz w:val="24"/>
          <w:szCs w:val="24"/>
          <w14:ligatures w14:val="none"/>
        </w:rPr>
        <w:t xml:space="preserve"> </w:t>
      </w:r>
      <w:r w:rsidR="00E71269" w:rsidRPr="00DE6B28">
        <w:rPr>
          <w:rFonts w:ascii="Times New Roman" w:hAnsi="Times New Roman" w:cs="Times New Roman"/>
          <w:kern w:val="0"/>
          <w:sz w:val="24"/>
          <w:szCs w:val="24"/>
          <w14:ligatures w14:val="none"/>
        </w:rPr>
        <w:t>estimate the Average Treatment effect on the Control (ATC)</w:t>
      </w:r>
      <w:r w:rsidR="00E255B6" w:rsidRPr="00DE6B28">
        <w:rPr>
          <w:rFonts w:ascii="Times New Roman" w:hAnsi="Times New Roman" w:cs="Times New Roman"/>
          <w:kern w:val="0"/>
          <w:sz w:val="24"/>
          <w:szCs w:val="24"/>
          <w14:ligatures w14:val="none"/>
        </w:rPr>
        <w:t xml:space="preserve"> </w:t>
      </w:r>
      <w:r w:rsidR="00E71269" w:rsidRPr="00DE6B28">
        <w:rPr>
          <w:rFonts w:ascii="Times New Roman" w:hAnsi="Times New Roman" w:cs="Times New Roman"/>
          <w:kern w:val="0"/>
          <w:sz w:val="24"/>
          <w:szCs w:val="24"/>
          <w14:ligatures w14:val="none"/>
        </w:rPr>
        <w:t>of</w:t>
      </w:r>
      <w:r w:rsidR="00E255B6" w:rsidRPr="00DE6B28">
        <w:rPr>
          <w:rFonts w:ascii="Times New Roman" w:hAnsi="Times New Roman" w:cs="Times New Roman"/>
          <w:kern w:val="0"/>
          <w:sz w:val="24"/>
          <w:szCs w:val="24"/>
          <w14:ligatures w14:val="none"/>
        </w:rPr>
        <w:t xml:space="preserve"> PA engagement </w:t>
      </w:r>
      <w:r w:rsidR="00E71269" w:rsidRPr="00DE6B28">
        <w:rPr>
          <w:rFonts w:ascii="Times New Roman" w:hAnsi="Times New Roman" w:cs="Times New Roman"/>
          <w:kern w:val="0"/>
          <w:sz w:val="24"/>
          <w:szCs w:val="24"/>
          <w14:ligatures w14:val="none"/>
        </w:rPr>
        <w:t>on</w:t>
      </w:r>
      <w:r w:rsidR="00E255B6" w:rsidRPr="00DE6B28">
        <w:rPr>
          <w:rFonts w:ascii="Times New Roman" w:hAnsi="Times New Roman" w:cs="Times New Roman"/>
          <w:kern w:val="0"/>
          <w:sz w:val="24"/>
          <w:szCs w:val="24"/>
          <w14:ligatures w14:val="none"/>
        </w:rPr>
        <w:t xml:space="preserve"> overall mental well</w:t>
      </w:r>
      <w:r w:rsidR="00D83F4F">
        <w:rPr>
          <w:rFonts w:ascii="Times New Roman" w:hAnsi="Times New Roman" w:cs="Times New Roman"/>
          <w:kern w:val="0"/>
          <w:sz w:val="24"/>
          <w:szCs w:val="24"/>
          <w14:ligatures w14:val="none"/>
        </w:rPr>
        <w:t>-</w:t>
      </w:r>
      <w:r w:rsidR="00E255B6" w:rsidRPr="00DE6B28">
        <w:rPr>
          <w:rFonts w:ascii="Times New Roman" w:hAnsi="Times New Roman" w:cs="Times New Roman"/>
          <w:kern w:val="0"/>
          <w:sz w:val="24"/>
          <w:szCs w:val="24"/>
          <w14:ligatures w14:val="none"/>
        </w:rPr>
        <w:t xml:space="preserve">being as well as six </w:t>
      </w:r>
      <w:r w:rsidR="00E71269" w:rsidRPr="00DE6B28">
        <w:rPr>
          <w:rFonts w:ascii="Times New Roman" w:hAnsi="Times New Roman" w:cs="Times New Roman"/>
          <w:kern w:val="0"/>
          <w:sz w:val="24"/>
          <w:szCs w:val="24"/>
          <w14:ligatures w14:val="none"/>
        </w:rPr>
        <w:t>subcategories</w:t>
      </w:r>
      <w:r w:rsidR="00E255B6" w:rsidRPr="00DE6B28">
        <w:rPr>
          <w:rFonts w:ascii="Times New Roman" w:hAnsi="Times New Roman" w:cs="Times New Roman"/>
          <w:kern w:val="0"/>
          <w:sz w:val="24"/>
          <w:szCs w:val="24"/>
          <w14:ligatures w14:val="none"/>
        </w:rPr>
        <w:t xml:space="preserve"> of mental health.</w:t>
      </w:r>
    </w:p>
    <w:p w14:paraId="4C52A69C" w14:textId="1CF35740" w:rsidR="00753E9B"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Results: </w:t>
      </w:r>
      <w:r w:rsidR="00E71269" w:rsidRPr="00DE6B28">
        <w:rPr>
          <w:rFonts w:ascii="Times New Roman" w:hAnsi="Times New Roman" w:cs="Times New Roman"/>
          <w:kern w:val="0"/>
          <w:sz w:val="24"/>
          <w:szCs w:val="24"/>
          <w14:ligatures w14:val="none"/>
        </w:rPr>
        <w:t xml:space="preserve">An estimated ATC of </w:t>
      </w:r>
      <w:r w:rsidR="00461143" w:rsidRPr="00DE6B28">
        <w:rPr>
          <w:rFonts w:ascii="Times New Roman" w:hAnsi="Times New Roman" w:cs="Times New Roman"/>
          <w:kern w:val="0"/>
          <w:sz w:val="24"/>
          <w:szCs w:val="24"/>
          <w14:ligatures w14:val="none"/>
        </w:rPr>
        <w:t>17.8</w:t>
      </w:r>
      <w:r w:rsidR="00E71269" w:rsidRPr="00DE6B28">
        <w:rPr>
          <w:rFonts w:ascii="Times New Roman" w:hAnsi="Times New Roman" w:cs="Times New Roman"/>
          <w:kern w:val="0"/>
          <w:sz w:val="24"/>
          <w:szCs w:val="24"/>
          <w14:ligatures w14:val="none"/>
        </w:rPr>
        <w:t xml:space="preserve"> was found for overall MHQ, corresponding to a standardized mean difference (SMD) of </w:t>
      </w:r>
      <w:r w:rsidR="00461143" w:rsidRPr="00DE6B28">
        <w:rPr>
          <w:rFonts w:ascii="Times New Roman" w:hAnsi="Times New Roman" w:cs="Times New Roman"/>
          <w:kern w:val="0"/>
          <w:sz w:val="24"/>
          <w:szCs w:val="24"/>
          <w14:ligatures w14:val="none"/>
        </w:rPr>
        <w:t>0.25</w:t>
      </w:r>
      <w:r w:rsidR="00E71269" w:rsidRPr="00DE6B28">
        <w:rPr>
          <w:rFonts w:ascii="Times New Roman" w:hAnsi="Times New Roman" w:cs="Times New Roman"/>
          <w:kern w:val="0"/>
          <w:sz w:val="24"/>
          <w:szCs w:val="24"/>
          <w14:ligatures w14:val="none"/>
        </w:rPr>
        <w:t xml:space="preserve">. Among the mental health subcategories, PA engagement was estimated to have the largest treatment effect for </w:t>
      </w:r>
      <w:r w:rsidR="00461143" w:rsidRPr="00DE6B28">
        <w:rPr>
          <w:rFonts w:ascii="Times New Roman" w:hAnsi="Times New Roman" w:cs="Times New Roman"/>
          <w:kern w:val="0"/>
          <w:sz w:val="24"/>
          <w:szCs w:val="24"/>
          <w14:ligatures w14:val="none"/>
        </w:rPr>
        <w:t>Mind-Body Connection (ATC = 19.25; SMD = 0.31), followed by Adaptability and Resilience (ATC = 17.57; SMD = 0.26), Core Cognition (ATC = 16.33; SMD = 0.25), Drive and Motivation (ATC = 15.86;</w:t>
      </w:r>
      <w:r w:rsidR="00753E9B" w:rsidRPr="00DE6B28">
        <w:rPr>
          <w:rFonts w:ascii="Times New Roman" w:hAnsi="Times New Roman" w:cs="Times New Roman"/>
          <w:kern w:val="0"/>
          <w:sz w:val="24"/>
          <w:szCs w:val="24"/>
          <w14:ligatures w14:val="none"/>
        </w:rPr>
        <w:t xml:space="preserve"> </w:t>
      </w:r>
      <w:r w:rsidR="00461143" w:rsidRPr="00DE6B28">
        <w:rPr>
          <w:rFonts w:ascii="Times New Roman" w:hAnsi="Times New Roman" w:cs="Times New Roman"/>
          <w:kern w:val="0"/>
          <w:sz w:val="24"/>
          <w:szCs w:val="24"/>
          <w14:ligatures w14:val="none"/>
        </w:rPr>
        <w:t>SMD = 0.24), Mood and Outlook (ATC = 15.27; SMD = 0.22), and Social Self (ATC = 13.02; SMD = 0.17).</w:t>
      </w:r>
    </w:p>
    <w:p w14:paraId="4D9A888E" w14:textId="5A28B93C" w:rsidR="00CC1AF0" w:rsidRPr="00DE6B28" w:rsidRDefault="0093119D" w:rsidP="00F304F9">
      <w:pPr>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Conclusion: </w:t>
      </w:r>
      <w:r w:rsidR="00E255B6" w:rsidRPr="00DE6B28">
        <w:rPr>
          <w:rFonts w:ascii="Times New Roman" w:hAnsi="Times New Roman" w:cs="Times New Roman"/>
          <w:kern w:val="0"/>
          <w:sz w:val="24"/>
          <w:szCs w:val="24"/>
          <w14:ligatures w14:val="none"/>
        </w:rPr>
        <w:t xml:space="preserve">Our findings support the </w:t>
      </w:r>
      <w:r w:rsidRPr="00DE6B28">
        <w:rPr>
          <w:rFonts w:ascii="Times New Roman" w:hAnsi="Times New Roman" w:cs="Times New Roman"/>
          <w:kern w:val="0"/>
          <w:sz w:val="24"/>
          <w:szCs w:val="24"/>
          <w14:ligatures w14:val="none"/>
        </w:rPr>
        <w:t>existing</w:t>
      </w:r>
      <w:r w:rsidR="00E255B6" w:rsidRPr="00DE6B28">
        <w:rPr>
          <w:rFonts w:ascii="Times New Roman" w:hAnsi="Times New Roman" w:cs="Times New Roman"/>
          <w:kern w:val="0"/>
          <w:sz w:val="24"/>
          <w:szCs w:val="24"/>
          <w14:ligatures w14:val="none"/>
        </w:rPr>
        <w:t xml:space="preserve"> literature demonstrating a</w:t>
      </w:r>
      <w:r w:rsidRPr="00DE6B28">
        <w:rPr>
          <w:rFonts w:ascii="Times New Roman" w:hAnsi="Times New Roman" w:cs="Times New Roman"/>
          <w:kern w:val="0"/>
          <w:sz w:val="24"/>
          <w:szCs w:val="24"/>
          <w14:ligatures w14:val="none"/>
        </w:rPr>
        <w:t xml:space="preserve">n </w:t>
      </w:r>
      <w:r w:rsidR="00E255B6" w:rsidRPr="00DE6B28">
        <w:rPr>
          <w:rFonts w:ascii="Times New Roman" w:hAnsi="Times New Roman" w:cs="Times New Roman"/>
          <w:kern w:val="0"/>
          <w:sz w:val="24"/>
          <w:szCs w:val="24"/>
          <w14:ligatures w14:val="none"/>
        </w:rPr>
        <w:t>exposure effect of regular PA engagement on overall mental well</w:t>
      </w:r>
      <w:r w:rsidR="00D83F4F">
        <w:rPr>
          <w:rFonts w:ascii="Times New Roman" w:hAnsi="Times New Roman" w:cs="Times New Roman"/>
          <w:kern w:val="0"/>
          <w:sz w:val="24"/>
          <w:szCs w:val="24"/>
          <w14:ligatures w14:val="none"/>
        </w:rPr>
        <w:t>-</w:t>
      </w:r>
      <w:r w:rsidR="00E255B6" w:rsidRPr="00DE6B28">
        <w:rPr>
          <w:rFonts w:ascii="Times New Roman" w:hAnsi="Times New Roman" w:cs="Times New Roman"/>
          <w:kern w:val="0"/>
          <w:sz w:val="24"/>
          <w:szCs w:val="24"/>
          <w14:ligatures w14:val="none"/>
        </w:rPr>
        <w:t>being</w:t>
      </w:r>
      <w:r w:rsidRPr="00DE6B28">
        <w:rPr>
          <w:rFonts w:ascii="Times New Roman" w:hAnsi="Times New Roman" w:cs="Times New Roman"/>
          <w:kern w:val="0"/>
          <w:sz w:val="24"/>
          <w:szCs w:val="24"/>
          <w14:ligatures w14:val="none"/>
        </w:rPr>
        <w:t>,</w:t>
      </w:r>
      <w:r w:rsidR="00E255B6" w:rsidRPr="00DE6B28">
        <w:rPr>
          <w:rFonts w:ascii="Times New Roman" w:hAnsi="Times New Roman" w:cs="Times New Roman"/>
          <w:kern w:val="0"/>
          <w:sz w:val="24"/>
          <w:szCs w:val="24"/>
          <w14:ligatures w14:val="none"/>
        </w:rPr>
        <w:t xml:space="preserve"> and build</w:t>
      </w:r>
      <w:r w:rsidRPr="00DE6B28">
        <w:rPr>
          <w:rFonts w:ascii="Times New Roman" w:hAnsi="Times New Roman" w:cs="Times New Roman"/>
          <w:kern w:val="0"/>
          <w:sz w:val="24"/>
          <w:szCs w:val="24"/>
          <w14:ligatures w14:val="none"/>
        </w:rPr>
        <w:t>s</w:t>
      </w:r>
      <w:r w:rsidR="00E255B6" w:rsidRPr="00DE6B28">
        <w:rPr>
          <w:rFonts w:ascii="Times New Roman" w:hAnsi="Times New Roman" w:cs="Times New Roman"/>
          <w:kern w:val="0"/>
          <w:sz w:val="24"/>
          <w:szCs w:val="24"/>
          <w14:ligatures w14:val="none"/>
        </w:rPr>
        <w:t xml:space="preserve"> on this work by revealing</w:t>
      </w:r>
      <w:r w:rsidR="00753E9B" w:rsidRPr="00DE6B28">
        <w:rPr>
          <w:rFonts w:ascii="Times New Roman" w:hAnsi="Times New Roman" w:cs="Times New Roman"/>
          <w:kern w:val="0"/>
          <w:sz w:val="24"/>
          <w:szCs w:val="24"/>
          <w14:ligatures w14:val="none"/>
        </w:rPr>
        <w:t xml:space="preserve"> consistent</w:t>
      </w:r>
      <w:r w:rsidR="00E255B6" w:rsidRPr="00DE6B28">
        <w:rPr>
          <w:rFonts w:ascii="Times New Roman" w:hAnsi="Times New Roman" w:cs="Times New Roman"/>
          <w:kern w:val="0"/>
          <w:sz w:val="24"/>
          <w:szCs w:val="24"/>
          <w14:ligatures w14:val="none"/>
        </w:rPr>
        <w:t xml:space="preserve"> effects that exist across specific </w:t>
      </w:r>
      <w:r w:rsidRPr="00DE6B28">
        <w:rPr>
          <w:rFonts w:ascii="Times New Roman" w:hAnsi="Times New Roman" w:cs="Times New Roman"/>
          <w:kern w:val="0"/>
          <w:sz w:val="24"/>
          <w:szCs w:val="24"/>
          <w14:ligatures w14:val="none"/>
        </w:rPr>
        <w:t>subcategories</w:t>
      </w:r>
      <w:r w:rsidR="00753E9B" w:rsidRPr="00DE6B28">
        <w:rPr>
          <w:rFonts w:ascii="Times New Roman" w:hAnsi="Times New Roman" w:cs="Times New Roman"/>
          <w:kern w:val="0"/>
          <w:sz w:val="24"/>
          <w:szCs w:val="24"/>
          <w14:ligatures w14:val="none"/>
        </w:rPr>
        <w:t>.</w:t>
      </w:r>
    </w:p>
    <w:p w14:paraId="3C759D95" w14:textId="77777777" w:rsidR="00CC1AF0" w:rsidRPr="00DE6B28" w:rsidRDefault="00CC1AF0" w:rsidP="00CC1AF0">
      <w:pP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br w:type="page"/>
      </w:r>
    </w:p>
    <w:p w14:paraId="072B34F3" w14:textId="77777777" w:rsidR="00CC1AF0" w:rsidRPr="00DE6B28" w:rsidRDefault="00CC1AF0" w:rsidP="00DE6B28">
      <w:pPr>
        <w:spacing w:line="480" w:lineRule="auto"/>
        <w:jc w:val="center"/>
        <w:rPr>
          <w:rFonts w:ascii="Times New Roman" w:hAnsi="Times New Roman" w:cs="Times New Roman"/>
          <w:kern w:val="0"/>
          <w:sz w:val="24"/>
          <w:szCs w:val="24"/>
          <w14:ligatures w14:val="none"/>
        </w:rPr>
      </w:pPr>
      <w:r w:rsidRPr="00DE6B28">
        <w:rPr>
          <w:rFonts w:ascii="Times New Roman" w:hAnsi="Times New Roman" w:cs="Times New Roman"/>
          <w:b/>
          <w:bCs/>
          <w:kern w:val="0"/>
          <w:sz w:val="24"/>
          <w:szCs w:val="24"/>
          <w14:ligatures w14:val="none"/>
        </w:rPr>
        <w:lastRenderedPageBreak/>
        <w:t>Introduction</w:t>
      </w:r>
    </w:p>
    <w:p w14:paraId="1F9AFD42" w14:textId="3E9E83BA"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Suboptimal mental well</w:t>
      </w:r>
      <w:r w:rsidR="00D83F4F">
        <w:rPr>
          <w:rFonts w:ascii="Times New Roman" w:hAnsi="Times New Roman" w:cs="Times New Roman"/>
          <w:kern w:val="0"/>
          <w:sz w:val="24"/>
          <w:szCs w:val="24"/>
          <w14:ligatures w14:val="none"/>
        </w:rPr>
        <w:t>-</w:t>
      </w:r>
      <w:r w:rsidRPr="00DE6B28">
        <w:rPr>
          <w:rFonts w:ascii="Times New Roman" w:hAnsi="Times New Roman" w:cs="Times New Roman"/>
          <w:kern w:val="0"/>
          <w:sz w:val="24"/>
          <w:szCs w:val="24"/>
          <w14:ligatures w14:val="none"/>
        </w:rPr>
        <w:t xml:space="preserve">being and mental health problems have proven to be a significant burden on the global population. Approximately 29% of individuals have experienced a </w:t>
      </w:r>
      <w:commentRangeStart w:id="2"/>
      <w:commentRangeStart w:id="3"/>
      <w:r w:rsidRPr="00DE6B28">
        <w:rPr>
          <w:rFonts w:ascii="Times New Roman" w:hAnsi="Times New Roman" w:cs="Times New Roman"/>
          <w:kern w:val="0"/>
          <w:sz w:val="24"/>
          <w:szCs w:val="24"/>
          <w14:ligatures w14:val="none"/>
        </w:rPr>
        <w:t>common</w:t>
      </w:r>
      <w:commentRangeEnd w:id="2"/>
      <w:r w:rsidRPr="00DE6B28">
        <w:rPr>
          <w:rFonts w:ascii="Times New Roman" w:hAnsi="Times New Roman" w:cs="Times New Roman"/>
          <w:kern w:val="0"/>
          <w:sz w:val="24"/>
          <w:szCs w:val="24"/>
          <w14:ligatures w14:val="none"/>
        </w:rPr>
        <w:commentReference w:id="2"/>
      </w:r>
      <w:commentRangeEnd w:id="3"/>
      <w:r w:rsidRPr="00DE6B28">
        <w:rPr>
          <w:rFonts w:ascii="Times New Roman" w:hAnsi="Times New Roman" w:cs="Times New Roman"/>
          <w:kern w:val="0"/>
          <w:sz w:val="24"/>
          <w:szCs w:val="24"/>
          <w14:ligatures w14:val="none"/>
        </w:rPr>
        <w:commentReference w:id="3"/>
      </w:r>
      <w:r w:rsidRPr="00DE6B28">
        <w:rPr>
          <w:rFonts w:ascii="Times New Roman" w:hAnsi="Times New Roman" w:cs="Times New Roman"/>
          <w:kern w:val="0"/>
          <w:sz w:val="24"/>
          <w:szCs w:val="24"/>
          <w14:ligatures w14:val="none"/>
        </w:rPr>
        <w:t xml:space="preserve"> mental disorder during their lifetime, with a 9.6%, 12.9%, and 10.7% lifetime prevalence for mood, anxiety, and substance-use disorders, respectively </w:t>
      </w:r>
      <w:r w:rsidRPr="00DE6B28">
        <w:rPr>
          <w:rFonts w:ascii="Times New Roman" w:hAnsi="Times New Roman" w:cs="Times New Roman"/>
          <w:sz w:val="24"/>
          <w:szCs w:val="24"/>
        </w:rPr>
        <w:fldChar w:fldCharType="begin"/>
      </w:r>
      <w:r w:rsidR="009C64BF" w:rsidRPr="00DE6B28">
        <w:rPr>
          <w:rFonts w:ascii="Times New Roman" w:hAnsi="Times New Roman" w:cs="Times New Roman"/>
          <w:sz w:val="24"/>
          <w:szCs w:val="24"/>
        </w:rPr>
        <w:instrText xml:space="preserve"> ADDIN ZOTERO_ITEM CSL_CITATION {"citationID":"xFEj85mb","properties":{"formattedCitation":"[1]","plainCitation":"[1]","noteIndex":0},"citationItems":[{"id":22,"uris":["http://zotero.org/users/local/ucDGfcUQ/items/CQ8CTKFG"],"itemData":{"id":22,"type":"article-journal","container-title":"International journal of epidemiology","issue":"2","note":"publisher: Oxford University Press","page":"476–493","title":"The global prevalence of common mental disorders: a systematic review and meta-analysis 1980–2013","volume":"43","author":[{"family":"Steel","given":"Zachary"},{"family":"Marnane","given":"Claire"},{"family":"Iranpour","given":"Changiz"},{"family":"Chey","given":"Tien"},{"family":"Jackson","given":"John W"},{"family":"Patel","given":"Vikram"},{"family":"Silove","given":"Derrick"}],"issued":{"date-parts":[["2014"]]}}}],"schema":"https://github.com/citation-style-language/schema/raw/master/csl-citation.json"} </w:instrText>
      </w:r>
      <w:r w:rsidRPr="00DE6B28">
        <w:rPr>
          <w:rFonts w:ascii="Times New Roman" w:hAnsi="Times New Roman" w:cs="Times New Roman"/>
          <w:sz w:val="24"/>
          <w:szCs w:val="24"/>
        </w:rPr>
        <w:fldChar w:fldCharType="separate"/>
      </w:r>
      <w:r w:rsidR="009C64BF" w:rsidRPr="00DE6B28">
        <w:rPr>
          <w:rFonts w:ascii="Times New Roman" w:hAnsi="Times New Roman" w:cs="Times New Roman"/>
          <w:sz w:val="24"/>
          <w:szCs w:val="24"/>
        </w:rPr>
        <w:t>[1]</w:t>
      </w:r>
      <w:r w:rsidRPr="00DE6B28">
        <w:rPr>
          <w:rFonts w:ascii="Times New Roman" w:hAnsi="Times New Roman" w:cs="Times New Roman"/>
          <w:sz w:val="24"/>
          <w:szCs w:val="24"/>
        </w:rPr>
        <w:fldChar w:fldCharType="end"/>
      </w:r>
      <w:r w:rsidRPr="00DE6B28">
        <w:rPr>
          <w:rFonts w:ascii="Times New Roman" w:hAnsi="Times New Roman" w:cs="Times New Roman"/>
          <w:kern w:val="0"/>
          <w:sz w:val="24"/>
          <w:szCs w:val="24"/>
          <w14:ligatures w14:val="none"/>
        </w:rPr>
        <w:t xml:space="preserve">. The global burden of mental disorders was estimated at 125.3 million disability-adjusted life-years (DALY) in 2019 – an increase from 80.8 million DALYs in 1990 </w:t>
      </w:r>
      <w:r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qeljb6I6","properties":{"formattedCitation":"[2]","plainCitation":"[2]","noteIndex":0},"citationItems":[{"id":23,"uris":["http://zotero.org/users/local/ucDGfcUQ/items/DBP4TKBA"],"itemData":{"id":23,"type":"article-journal","container-title":"The Lancet Psychiatry","issue":"2","note":"publisher: Elsevier","page":"137–150","title":"Global, regional, and national burden of 12 mental disorders in 204 countries and territories, 1990–2019: a systematic analysis for the Global Burden of Disease Study 2019","volume":"9","author":[{"family":"Collaborators","given":"GBD 2019 Mental Disorders"},{"literal":"others"}],"issued":{"date-parts":[["2022"]]}}}],"schema":"https://github.com/citation-style-language/schema/raw/master/csl-citation.json"} </w:instrText>
      </w:r>
      <w:r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w:t>
      </w:r>
      <w:r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Moreover, lost productivity due to poor mental health is estimated to cost the global economy $2.5T annually and is projected to more than double over the next decade, reaching $6T by 2030 </w:t>
      </w:r>
      <w:r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F1zLKlA9","properties":{"formattedCitation":"[3]","plainCitation":"[3]","noteIndex":0},"citationItems":[{"id":24,"uris":["http://zotero.org/users/local/ucDGfcUQ/items/WGBKE2DJ"],"itemData":{"id":24,"type":"article-journal","container-title":"The Lancet. Global Health","issue":"11","note":"publisher: Elsevier","page":"e1352","title":"Mental health matters","volume":"8","author":[{"family":"Health","given":"The Lancet Global"}],"issued":{"date-parts":[["2020"]]}}}],"schema":"https://github.com/citation-style-language/schema/raw/master/csl-citation.json"} </w:instrText>
      </w:r>
      <w:r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3]</w:t>
      </w:r>
      <w:r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he COVID-19 pandemic may also have conferred a toll on population mental health and well-being worldwide. Evidence from reviews is somewhat mixed, but findings suggest there has been an increase in depressive and anxiety symptoms most consistently in younger and female cohorts </w:t>
      </w:r>
      <w:r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SfPGxv9j","properties":{"formattedCitation":"[4\\uc0\\u8211{}10]","plainCitation":"[4–10]","noteIndex":0},"citationItems":[{"id":51,"uris":["http://zotero.org/users/local/ucDGfcUQ/items/JED2LZR2"],"itemData":{"id":51,"type":"article-journal","container-title":"Child and adolescent mental health","issue":"2","note":"publisher: Wiley Online Library","page":"173–189","title":"Mental health impacts of the COVID-19 pandemic on children and youth–a systematic review","volume":"27","author":[{"family":"Samji","given":"Hasina"},{"family":"Wu","given":"Judy"},{"family":"Ladak","given":"Amilya"},{"family":"Vossen","given":"Caralyn"},{"family":"Stewart","given":"Evelyn"},{"family":"Dove","given":"Naomi"},{"family":"Long","given":"David"},{"family":"Snell","given":"Gaelen"}],"issued":{"date-parts":[["2022"]]}}},{"id":19,"uris":["http://zotero.org/users/local/ucDGfcUQ/items/UDUCGJKW"],"itemData":{"id":19,"type":"article-journal","container-title":"JAMA Network open","issue":"4","note":"publisher: American Medical Association","page":"e227629–e227629","title":"Psychological distress before and during the COVID-19 pandemic among adults in the United Kingdom based on coordinated analyses of 11 longitudinal studies","volume":"5","author":[{"family":"Patel","given":"Kishan"},{"family":"Robertson","given":"Elaine"},{"family":"Kwong","given":"Alex SF"},{"family":"Griffith","given":"Gareth J"},{"family":"Willan","given":"Kathryn"},{"family":"Green","given":"Michael J"},{"family":"Di Gessa","given":"Giorgio"},{"family":"Huggins","given":"Charlotte F"},{"family":"McElroy","given":"Eoin"},{"family":"Thompson","given":"Ellen J"},{"literal":"others"}],"issued":{"date-parts":[["2022"]]}}},{"id":47,"uris":["http://zotero.org/users/local/ucDGfcUQ/items/SUKUJ372"],"itemData":{"id":47,"type":"article-journal","container-title":"European child &amp; adolescent psychiatry","note":"publisher: Springer","page":"1–27","title":"The impact of COVID-19 lockdown on child and adolescent mental health: systematic review","author":[{"family":"Panchal","given":"Urvashi"},{"family":"Salazar de Pablo","given":"Gonzalo"},{"family":"Franco","given":"Macarena"},{"family":"Moreno","given":"Carmen"},{"family":"Parellada","given":"Mara"},{"family":"Arango","given":"Celso"},{"family":"Fusar-Poli","given":"Paolo"}],"issued":{"date-parts":[["2021"]]}}},{"id":20,"uris":["http://zotero.org/users/local/ucDGfcUQ/items/BFXT2QDS"],"itemData":{"id":20,"type":"article-journal","container-title":"Psychological medicine","issue":"2","note":"publisher: Cambridge University Press","page":"201–211","title":"The psychological impact of COVID-19 pandemic lockdowns: a review and meta-analysis of longitudinal studies and natural experiments","volume":"51","author":[{"family":"Prati","given":"Gabriele"},{"family":"Mancini","given":"Anthony D"}],"issued":{"date-parts":[["2021"]]}}},{"id":21,"uris":["http://zotero.org/users/local/ucDGfcUQ/items/AE73I43D"],"itemData":{"id":21,"type":"article-journal","container-title":"Journal of affective disorders","note":"publisher: Elsevier","page":"567–576","title":"A systematic review and meta-analysis of longitudinal cohort studies comparing mental health before versus during the COVID-19 pandemic in 2020","volume":"296","author":[{"family":"Robinson","given":"Eric"},{"family":"Sutin","given":"Angelina R"},{"family":"Daly","given":"Michael"},{"family":"Jones","given":"Andrew"}],"issued":{"date-parts":[["2022"]]}}},{"id":90,"uris":["http://zotero.org/users/local/ucDGfcUQ/items/LJ29E5LT"],"itemData":{"id":90,"type":"article-journal","abstract":"There is increasing knowledge that the COVID-19 pandemic has had an impact on mental health of children and young people. However, the global evidence of mental health changes before compared to during the COVID-19 pandemic focusing on children and young people has not been systematically reviewed. This systematic review examined longitudinal and repeated cross-sectional studies comparing before and during COVID-19 pandemic data to determine whether the mental health of children and young people had changed before and during the COVID-19 pandemic. The Web of Science, PubMed, Embase and PsycINFO databases were searched to identify peer-reviewed studies that had been published in English and focused on children and young people between 0 and 24 years of age. This identified 21 studies from 11 countries, covering more than 96,000 subjects from 3 to 24 years of age. Pre-pandemic and pandemic data were compared. Most studies reported longitudinal deterioration in the mental health of adolescents and young people, with increased depression, anxiety and psychological distress after the pandemic started. Other findings included deteriorated negative affect, mental well-being and increased loneliness. Comparing data for pandemic and pre-pandemic periods showed that the COVID-19 pandemic may negatively impact the mental health of children and young people. There is an urgent need for high-quality research to address the impact, risks and protective factors of the pandemic on their mental health, as this will provide a good foundation for dealing with future health emergencies and other crises.","container-title":"European Child &amp; Adolescent Psychiatry","DOI":"10.1007/s00787-022-02060-0","ISSN":"1435-165X","journalAbbreviation":"Eur Child Adolesc Psychiatry","language":"en","source":"Springer Link","title":"A systematic review of the mental health changes of children and young people before and during the COVID-19 pandemic","URL":"https://doi.org/10.1007/s00787-022-02060-0","author":[{"family":"Kauhanen","given":"Laura"},{"family":"Wan Mohd Yunus","given":"Wan Mohd Azam"},{"family":"Lempinen","given":"Lotta"},{"family":"Peltonen","given":"Kirsi"},{"family":"Gyllenberg","given":"David"},{"family":"Mishina","given":"Kaisa"},{"family":"Gilbert","given":"Sonja"},{"family":"Bastola","given":"Kalpana"},{"family":"Brown","given":"June S. L."},{"family":"Sourander","given":"Andre"}],"accessed":{"date-parts":[["2023",5,7]]},"issued":{"date-parts":[["2022",8,12]]}}},{"id":92,"uris":["http://zotero.org/users/local/ucDGfcUQ/items/928IXZ6X"],"itemData":{"id":92,"type":"article-journal","abstract":"Background\nBefore 2020, mental disorders were leading causes of the global health-related burden, with depressive and anxiety disorders being leading contributors to this burden. The emergence of the COVID-19 pandemic has created an environment where many determinants of poor mental health are exacerbated. The need for up-to-date information on the mental health impacts of COVID-19 in a way that informs health system responses is imperative. In this study, we aimed to quantify the impact of the COVID-19 pandemic on the prevalence and burden of major depressive disorder and anxiety disorders globally in 2020.\nMethods\nWe conducted a systematic review of data reporting the prevalence of major depressive disorder and anxiety disorders during the COVID-19 pandemic and published between Jan 1, 2020, and Jan 29, 2021. We searched PubMed, Google Scholar, preprint servers, grey literature sources, and consulted experts. Eligible studies reported prevalence of depressive or anxiety disorders that were representative of the general population during the COVID-19 pandemic and had a pre-pandemic baseline. We used the assembled data in a meta-regression to estimate change in the prevalence of major depressive disorder and anxiety disorders between pre-pandemic and mid-pandemic (using periods as defined by each study) via COVID-19 impact indicators (human mobility, daily SARS-CoV-2 infection rate, and daily excess mortality rate). We then used this model to estimate the change from pre-pandemic prevalence (estimated using Disease Modelling Meta-Regression version 2.1 [known as DisMod-MR 2.1]) by age, sex, and location. We used final prevalence estimates and disability weights to estimate years lived with disability and disability-adjusted life-years (DALYs) for major depressive disorder and anxiety disorders.\nFindings\nWe identified 5683 unique data sources, of which 48 met inclusion criteria (46 studies met criteria for major depressive disorder and 27 for anxiety disorders). Two COVID-19 impact indicators, specifically daily SARS-CoV-2 infection rates and reductions in human mobility, were associated with increased prevalence of major depressive disorder (regression coefficient [B] 0·9 [95% uncertainty interval 0·1 to 1·8; p=0·029] for human mobility, 18·1 [7·9 to 28·3; p=0·0005] for daily SARS-CoV-2 infection) and anxiety disorders (0·9 [0·1 to 1·7; p=0·022] and 13·8 [10·7 to 17·0; p&lt;0·0001]. Females were affected more by the pandemic than males (B 0·1 [0·1 to 0·2; p=0·0001] for major depressive disorder, 0·1 [0·1 to 0·2; p=0·0001] for anxiety disorders) and younger age groups were more affected than older age groups (−0·007 [–0·009 to −0·006; p=0·0001] for major depressive disorder, −0·003 [–0·005 to −0·002; p=0·0001] for anxiety disorders). We estimated that the locations hit hardest by the pandemic in 2020, as measured with decreased human mobility and daily SARS-CoV-2 infection rate, had the greatest increases in prevalence of major depressive disorder and anxiety disorders. We estimated an additional 53·2 million (44·8 to 62·9) cases of major depressive disorder globally (an increase of 27·6% [25·1 to 30·3]) due to the COVID-19 pandemic, such that the total prevalence was 3152·9 cases (2722·5 to 3654·5) per 100 000 population. We also estimated an additional 76·2 million (64·3 to 90·6) cases of anxiety disorders globally (an increase of 25·6% [23·2 to 28·0]), such that the total prevalence was 4802·4 cases (4108·2 to 5588·6) per 100 000 population. Altogether, major depressive disorder caused 49·4 million (33·6 to 68·7) DALYs and anxiety disorders caused 44·5 million (30·2 to 62·5) DALYs globally in 2020.\nInterpretation\nThis pandemic has created an increased urgency to strengthen mental health systems in most countries. Mitigation strategies could incorporate ways to promote mental wellbeing and target determinants of poor mental health and interventions to treat those with a mental disorder. Taking no action to address the burden of major depressive disorder and anxiety disorders should not be an option.\nFunding\nQueensland Health, National Health and Medical Research Council, and the Bill and Melinda Gates Foundation.","container-title":"The Lancet","DOI":"10.1016/S0140-6736(21)02143-7","ISSN":"0140-6736","issue":"10312","journalAbbreviation":"The Lancet","language":"en","page":"1700-1712","source":"ScienceDirect","title":"Global prevalence and burden of depressive and anxiety disorders in 204 countries and territories in 2020 due to the COVID-19 pandemic","volume":"398","author":[{"family":"Santomauro","given":"Damian F"},{"family":"Mantilla Herrera","given":"Ana M"},{"family":"Shadid","given":"Jamileh"},{"family":"Zheng","given":"Peng"},{"family":"Ashbaugh","given":"Charlie"},{"family":"Pigott","given":"David M"},{"family":"Abbafati","given":"Cristiana"},{"family":"Adolph","given":"Christopher"},{"family":"Amlag","given":"Joanne O"},{"family":"Aravkin","given":"Aleksandr Y"},{"family":"Bang-Jensen","given":"Bree L"},{"family":"Bertolacci","given":"Gregory J"},{"family":"Bloom","given":"Sabina S"},{"family":"Castellano","given":"Rachel"},{"family":"Castro","given":"Emma"},{"family":"Chakrabarti","given":"Suman"},{"family":"Chattopadhyay","given":"Jhilik"},{"family":"Cogen","given":"Rebecca M"},{"family":"Collins","given":"James K"},{"family":"Dai","given":"Xiaochen"},{"family":"Dangel","given":"William James"},{"family":"Dapper","given":"Carolyn"},{"family":"Deen","given":"Amanda"},{"family":"Erickson","given":"Megan"},{"family":"Ewald","given":"Samuel B"},{"family":"Flaxman","given":"Abraham D"},{"family":"Frostad","given":"Joseph Jon"},{"family":"Fullman","given":"Nancy"},{"family":"Giles","given":"John R"},{"family":"Giref","given":"Ababi Zergaw"},{"family":"Guo","given":"Gaorui"},{"family":"He","given":"Jiawei"},{"family":"Helak","given":"Monika"},{"family":"Hulland","given":"Erin N"},{"family":"Idrisov","given":"Bulat"},{"family":"Lindstrom","given":"Akiaja"},{"family":"Linebarger","given":"Emily"},{"family":"Lotufo","given":"Paulo A"},{"family":"Lozano","given":"Rafael"},{"family":"Magistro","given":"Beatrice"},{"family":"Malta","given":"Deborah Carvalho"},{"family":"Månsson","given":"Johan C"},{"family":"Marinho","given":"Fatima"},{"family":"Mokdad","given":"Ali H"},{"family":"Monasta","given":"Lorenzo"},{"family":"Naik","given":"Paulami"},{"family":"Nomura","given":"Shuhei"},{"family":"O'Halloran","given":"James Kevin"},{"family":"Ostroff","given":"Samuel M"},{"family":"Pasovic","given":"Maja"},{"family":"Penberthy","given":"Louise"},{"family":"Reiner Jr","given":"Robert C"},{"family":"Reinke","given":"Grace"},{"family":"Ribeiro","given":"Antonio Luiz P"},{"family":"Sholokhov","given":"Aleksei"},{"family":"Sorensen","given":"Reed J D"},{"family":"Varavikova","given":"Elena"},{"family":"Vo","given":"Anh Truc"},{"family":"Walcott","given":"Rebecca"},{"family":"Watson","given":"Stefanie"},{"family":"Wiysonge","given":"Charles Shey"},{"family":"Zigler","given":"Bethany"},{"family":"Hay","given":"Simon I"},{"family":"Vos","given":"Theo"},{"family":"Murray","given":"Christopher J L"},{"family":"Whiteford","given":"Harvey A"},{"family":"Ferrari","given":"Alize J"}],"issued":{"date-parts":[["2021",11,6]]}}}],"schema":"https://github.com/citation-style-language/schema/raw/master/csl-citation.json"} </w:instrText>
      </w:r>
      <w:r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4–10]</w:t>
      </w:r>
      <w:r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Collectively, it is clear that mental health problems and poor mental well-being are a growing issue in society today, but certain subgroups may experience an even greater toll. </w:t>
      </w:r>
    </w:p>
    <w:p w14:paraId="17F2A28C" w14:textId="60477F69" w:rsidR="00CC1AF0" w:rsidRPr="00DE6B28" w:rsidRDefault="00CC1AF0" w:rsidP="00CC1AF0">
      <w:pPr>
        <w:spacing w:line="480" w:lineRule="auto"/>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b/>
        <w:t>Emerging evidence in addition to recent findings from the COVID-19 pandemic suggests younger age cohorts of adults may be at the greatest risk for poor mental health and well-being</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9xH2K6tj","properties":{"formattedCitation":"[11,12]","plainCitation":"[11,12]","noteIndex":0},"citationItems":[{"id":52,"uris":["http://zotero.org/users/local/ucDGfcUQ/items/KY4GJU3Y"],"itemData":{"id":52,"type":"article-journal","container-title":"Journal of American college health","issue":"1","note":"publisher: Taylor &amp; Francis","page":"41–51","title":"Trends in college students’ mental health diagnoses and utilization of services, 2009–2015","volume":"68","author":[{"family":"Oswalt","given":"Sara B"},{"family":"Lederer","given":"Alyssa M"},{"family":"Chestnut-Steich","given":"Kimberly"},{"family":"Day","given":"Carol"},{"family":"Halbritter","given":"Ashlee"},{"family":"Ortiz","given":"Dugeidy"}],"issued":{"date-parts":[["2020"]]}}},{"id":94,"uris":["http://zotero.org/users/local/ucDGfcUQ/items/NJKYBYB2"],"itemData":{"id":94,"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11,12]</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For example, a recent study showed that younger adults living in the US consistently report the lowest scores on all domains of mental well-being, including happiness, health, meaning and purpose, character, social relationships, and financial stability, with a linear pattern of improvements in well-being observed with increased age</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zl1bW3ar","properties":{"formattedCitation":"[13]","plainCitation":"[13]","noteIndex":0},"citationItems":[{"id":28,"uris":["http://zotero.org/users/local/ucDGfcUQ/items/CXNU8L86"],"itemData":{"id":28,"type":"article-journal","container-title":"JAMA psychiatry","issue":"10","note":"publisher: American Medical Association","page":"1046–1047","title":"National data on age gradients in well-being among US adults","volume":"79","author":[{"family":"Chen","given":"Ying"},{"family":"Cowden","given":"Richard G"},{"family":"Fulks","given":"Jeffery"},{"family":"Plake","given":"John F"},{"family":"VanderWeele","given":"Tyler J"}],"issued":{"date-parts":[["2022"]]}}}],"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13]</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These findings are in contrast to previous work that had demonstrated an inverted-U relationship between age and mental well-being in which mental well-being was lowest in middle adulthood</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gvfPaAK1","properties":{"formattedCitation":"[14]","plainCitation":"[14]","noteIndex":0},"citationItems":[{"id":29,"uris":["http://zotero.org/users/local/ucDGfcUQ/items/PLS8VK8Q"],"itemData":{"id":29,"type":"article-journal","container-title":"Social science &amp; medicine","issue":"8","note":"publisher: Elsevier","page":"1733–1749","title":"Is well-being U-shaped over the life cycle?","volume":"66","author":[{"family":"Blanchflower","given":"David G"},{"family":"Oswald","given":"Andrew J"}],"issued":{"date-parts":[["2008"]]}}}],"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14]</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Further, the onset of an estimated half of first mental disorders occurs by age 18, which speaks to the pervasiveness of </w:t>
      </w:r>
      <w:r w:rsidRPr="00DE6B28">
        <w:rPr>
          <w:rFonts w:ascii="Times New Roman" w:hAnsi="Times New Roman" w:cs="Times New Roman"/>
          <w:kern w:val="0"/>
          <w:sz w:val="24"/>
          <w:szCs w:val="24"/>
          <w14:ligatures w14:val="none"/>
        </w:rPr>
        <w:lastRenderedPageBreak/>
        <w:t>mental health challenges experienced when transitioning into early adulthood</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KsqhBVpG","properties":{"formattedCitation":"[15]","plainCitation":"[15]","noteIndex":0},"citationItems":[{"id":96,"uris":["http://zotero.org/users/local/ucDGfcUQ/items/JHGPHI4L"],"itemData":{"id":96,"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fied in PubMed/Web of Science (up to 16/05/2020) (PROSPERO:CRD42019143015). Co-primary outcomes were the proportion of individuals with onset of mental disorders before age 14, 18, 25, and peak age at onset, for any mental disorder and across International Classification of Diseases 11 diagnostic blocks. Median age at onset of specifi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fi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ficant difference emerged by sex, or definition of age of onset. Median age at onset for specific mental disorders mapped on a time continuum, from phobias/separation anxiety/autism spectrum disorder/attention deficit hyperactivity disorder/social anxiety (8-13 years) to anorexia nervosa/bulimia nervosa/obsessive-compulsive/binge eating/cannabis use disorders (17-22 years), followed by schizophrenia, personality, panic and alcohol use disorders (25-27 years), and finally post-traumatic/depressive/generalized anxiety/bipolar/acute and transient psychotic disorders (30-35 years), with overlap among groups and no significant clustering. These results inform the timing of good mental health promotion/preventive/early intervention, updating the current mental health system structured around a child/adult service schism at age 18.","container-title":"Molecular Psychiatry","DOI":"10.1038/s41380-021-01161-7","ISSN":"1476-5578","issue":"1","journalAbbreviation":"Mol Psychiatry","language":"en","license":"2021 The Author(s)","note":"number: 1\npublisher: Nature Publishing Group","page":"281-295","source":"www.nature.com","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15]</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Evidently, more research is needed to better understand these age-related trends from a global perspective, including a focus on protective factors that may moderate the relationship between age and mental well-being. </w:t>
      </w:r>
    </w:p>
    <w:p w14:paraId="525298F8" w14:textId="0A652177"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Physical activity is one aspect of our lifestyle that has received increasing attention for its potential to promote mental well-being as well as assist in the prevention and management of mental health disorders. Observational and experimental evidence has consistently shown a relationship between higher levels of physical activity and benefits across various mental health outcomes, including, but not limited to depression</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2mD14umX","properties":{"formattedCitation":"[16\\uc0\\u8211{}21]","plainCitation":"[16–21]","noteIndex":0},"citationItems":[{"id":54,"uris":["http://zotero.org/users/local/ucDGfcUQ/items/IHE9CB8H"],"itemData":{"id":54,"type":"article-journal","container-title":"JAMA psychiatry","issue":"6","note":"publisher: American Medical Association","page":"566–576","title":"Association of efficacy of resistance exercise training with depressive symptoms: meta-analysis and meta-regression analysis of randomized clinical trials","volume":"75","author":[{"family":"Gordon","given":"Brett R"},{"family":"McDowell","given":"Cillian P"},{"family":"Hallgren","given":"Mats"},{"family":"Meyer","given":"Jacob D"},{"family":"Lyons","given":"Mark"},{"family":"Herring","given":"Matthew P"}],"issued":{"date-parts":[["2018"]]}}},{"id":35,"uris":["http://zotero.org/users/local/ucDGfcUQ/items/RHRDGEKZ"],"itemData":{"id":35,"type":"article-journal","container-title":"Journal of affective disorders","note":"publisher: Elsevier","page":"67–86","title":"Exercise as a treatment for depression: a meta-analysis","volume":"202","author":[{"family":"Kvam","given":"Siri"},{"family":"Kleppe","given":"Catrine Lykkedrang"},{"family":"Nordhus","given":"Inger Hilde"},{"family":"Hovland","given":"Anders"}],"issued":{"date-parts":[["2016"]]}}},{"id":34,"uris":["http://zotero.org/users/local/ucDGfcUQ/items/JIBSU7UV"],"itemData":{"id":34,"type":"article-journal","container-title":"JAMA psychiatry","title":"Association between physical activity and risk of depression: a systematic review and meta-analysis","author":[{"family":"Pearce","given":"Matthew"},{"family":"Garcia","given":"Leandro"},{"family":"Abbas","given":"Ali"},{"family":"Strain","given":"Tessa"},{"family":"Schuch","given":"Felipe Barreto"},{"family":"Golubic","given":"Rajna"},{"family":"Kelly","given":"Paul"},{"family":"Khan","given":"Saad"},{"family":"Utukuri","given":"Mrudula"},{"family":"Laird","given":"Yvonne"},{"literal":"others"}],"issued":{"date-parts":[["2022"]]}}},{"id":33,"uris":["http://zotero.org/users/local/ucDGfcUQ/items/5VIJ3LI7"],"itemData":{"id":33,"type":"article-journal","container-title":"Journal of affective disorders","note":"publisher: Elsevier","page":"139–150","title":"Physical activity and sedentary behavior in people with major depressive disorder: a systematic review and meta-analysis","volume":"210","author":[{"family":"Schuch","given":"Felipe"},{"family":"Vancampfort","given":"Davy"},{"family":"Firth","given":"Joseph"},{"family":"Rosenbaum","given":"Simon"},{"family":"Ward","given":"Philip"},{"family":"Reichert","given":"Thais"},{"family":"Bagatini","given":"Natalia Carvalho"},{"family":"Bgeginski","given":"Roberta"},{"family":"Stubbs","given":"Brendon"}],"issued":{"date-parts":[["2017"]]}}},{"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id":37,"uris":["http://zotero.org/users/local/ucDGfcUQ/items/YJZ2YFV2"],"itemData":{"id":37,"type":"article-journal","container-title":"Psychiatry research","note":"publisher: Elsevier","page":"47–54","title":"Exercise improves physical and psychological quality of life in people with depression: A meta-analysis including the evaluation of control group response","volume":"241","author":[{"family":"Schuch","given":"Felipe B"},{"family":"Vancampfort","given":"Davy"},{"family":"Rosenbaum","given":"Simon"},{"family":"Richards","given":"Justin"},{"family":"Ward","given":"Philip B"},{"family":"Stubbs","given":"Brendon"}],"issued":{"date-parts":[["2016"]]}}}],"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16–21]</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nxiety</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iBO9e1ha","properties":{"formattedCitation":"[22\\uc0\\u8211{}24]","plainCitation":"[22–24]","noteIndex":0},"citationItems":[{"id":55,"uris":["http://zotero.org/users/local/ucDGfcUQ/items/74Z8IQY7"],"itemData":{"id":55,"type":"article-journal","container-title":"BMC health services research","note":"publisher: BioMed Central","page":"1–18","title":"Exercise in the treatment of clinical anxiety in general practice–a systematic review and meta-analysis","volume":"18","author":[{"family":"Aylett","given":"Elizabeth"},{"family":"Small","given":"Nicola"},{"family":"Bower","given":"Peter"}],"issued":{"date-parts":[["2018"]]}}},{"id":53,"uris":["http://zotero.org/users/local/ucDGfcUQ/items/RM27D5CZ"],"itemData":{"id":53,"type":"article-journal","container-title":"Psychology of sport and exercise","note":"publisher: Elsevier","page":"146–155","title":"Physical activity and mental health in children and adolescents: An updated review of reviews and an analysis of causality","volume":"42","author":[{"family":"Biddle","given":"Stuart JH"},{"family":"Ciaccioni","given":"Simone"},{"family":"Thomas","given":"George"},{"family":"Vergeer","given":"Ineke"}],"issued":{"date-parts":[["2019"]]}}},{"id":31,"uris":["http://zotero.org/users/local/ucDGfcUQ/items/B7GANRI8"],"itemData":{"id":31,"type":"article-journal","container-title":"American journal of preventive medicine","issue":"4","note":"publisher: Elsevier","page":"545–556","title":"Physical activity and anxiety: a systematic review and meta-analysis of prospective cohort studies","volume":"57","author":[{"family":"McDowell","given":"Cillian P"},{"family":"Dishman","given":"Rodney K"},{"family":"Gordon","given":"Brett R"},{"family":"Herring","given":"Matthew P"}],"issued":{"date-parts":[["2019"]]}}}],"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22–24]</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nd general mental health and well-being</w:t>
      </w:r>
      <w:r w:rsidR="00072800" w:rsidRPr="00DE6B28">
        <w:rPr>
          <w:rFonts w:ascii="Times New Roman" w:hAnsi="Times New Roman" w:cs="Times New Roman"/>
          <w:kern w:val="0"/>
          <w:sz w:val="24"/>
          <w:szCs w:val="24"/>
          <w14:ligatures w14:val="none"/>
        </w:rPr>
        <w:t xml:space="preserve"> </w:t>
      </w:r>
      <w:r w:rsidR="00072800"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5BjS7llD","properties":{"formattedCitation":"[25\\uc0\\u8211{}27]","plainCitation":"[25–27]","noteIndex":0},"citationItems":[{"id":32,"uris":["http://zotero.org/users/local/ucDGfcUQ/items/JZ6NAP3R"],"itemData":{"id":32,"type":"article-journal","container-title":"World Psychiatry","issue":"3","note":"publisher: Wiley Online Library","page":"360–380","title":"A meta-review of “lifestyle psychiatry”: the role of exercise, smoking, diet and sleep in the prevention and treatment of mental disorders","volume":"19","author":[{"family":"Firth","given":"Joseph"},{"family":"Solmi","given":"Marco"},{"family":"Wootton","given":"Robyn E"},{"family":"Vancampfort","given":"Davy"},{"family":"Schuch","given":"Felipe B"},{"family":"Hoare","given":"Erin"},{"family":"Gilbody","given":"Simon"},{"family":"Torous","given":"John"},{"family":"Teasdale","given":"Scott B"},{"family":"Jackson","given":"Sarah E"},{"literal":"others"}],"issued":{"date-parts":[["2020"]]}}},{"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id":30,"uris":["http://zotero.org/users/local/ucDGfcUQ/items/EJPBVUK7"],"itemData":{"id":30,"type":"article-journal","container-title":"Sports medicine","issue":"9","note":"publisher: Springer","page":"1383–1410","title":"Role of physical activity and sedentary behavior in the mental health of preschoolers, children and adolescents: a systematic review and meta-analysis","volume":"49","author":[{"family":"Rodriguez-Ayllon","given":"María"},{"family":"Cadenas-Sánchez","given":"Cristina"},{"family":"Estévez-López","given":"Fernando"},{"family":"Muñoz","given":"Nicolas E"},{"family":"Mora-Gonzalez","given":"Jose"},{"family":"Migueles","given":"Jairo H"},{"family":"Molina-García","given":"Pablo"},{"family":"Henriksson","given":"Hanna"},{"family":"Mena-Molina","given":"Alejandra"},{"family":"Martínez-Vizcaíno","given":"Vicente"},{"literal":"others"}],"issued":{"date-parts":[["2019"]]}}}],"schema":"https://github.com/citation-style-language/schema/raw/master/csl-citation.json"} </w:instrText>
      </w:r>
      <w:r w:rsidR="00072800"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25–27]</w:t>
      </w:r>
      <w:r w:rsidR="00072800"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For example, in a large cross-sectional dataset of over 1.2M adults living in the United States, </w:t>
      </w:r>
      <w:proofErr w:type="spellStart"/>
      <w:r w:rsidR="009C0AF2" w:rsidRPr="00DE6B28">
        <w:rPr>
          <w:rFonts w:ascii="Times New Roman" w:hAnsi="Times New Roman" w:cs="Times New Roman"/>
          <w:kern w:val="0"/>
          <w:sz w:val="24"/>
          <w:szCs w:val="24"/>
          <w14:ligatures w14:val="none"/>
        </w:rPr>
        <w:t>Chekroud</w:t>
      </w:r>
      <w:proofErr w:type="spellEnd"/>
      <w:r w:rsidR="009C0AF2" w:rsidRPr="00DE6B28">
        <w:rPr>
          <w:rFonts w:ascii="Times New Roman" w:hAnsi="Times New Roman" w:cs="Times New Roman"/>
          <w:kern w:val="0"/>
          <w:sz w:val="24"/>
          <w:szCs w:val="24"/>
          <w14:ligatures w14:val="none"/>
        </w:rPr>
        <w:t xml:space="preserve"> et al </w:t>
      </w:r>
      <w:r w:rsidR="009C0AF2"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TJW2lhOy","properties":{"formattedCitation":"[28]","plainCitation":"[28]","noteIndex":0},"citationItems":[{"id":17,"uris":["http://zotero.org/users/local/ucDGfcUQ/items/WWL7UJDP"],"itemData":{"id":17,"type":"article-journal","container-title":"The lancet psychiatry","issue":"9","note":"publisher: Elsevier","page":"739–746","title":"Association between physical exercise and mental health in 1· 2 million individuals in the USA between 2011 and 2015: a cross-sectional study","volume":"5","author":[{"family":"Chekroud","given":"Sammi R"},{"family":"Gueorguieva","given":"Ralitza"},{"family":"Zheutlin","given":"Amanda B"},{"family":"Paulus","given":"Martin"},{"family":"Krumholz","given":"Harlan M"},{"family":"Krystal","given":"John H"},{"family":"Chekroud","given":"Adam M"}],"issued":{"date-parts":[["2018"]]}}}],"schema":"https://github.com/citation-style-language/schema/raw/master/csl-citation.json"} </w:instrText>
      </w:r>
      <w:r w:rsidR="009C0AF2"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8]</w:t>
      </w:r>
      <w:r w:rsidR="009C0AF2"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showed that engaging in physical activity in the past month was associated with 43.2% lower self-reported days with poor mental health over that period. Despite these robust findings, particularly for depression and anxiety, physical activity remains an underutilized treatment tool among clinical practitioners</w:t>
      </w:r>
      <w:r w:rsidR="009C0AF2" w:rsidRPr="00DE6B28">
        <w:rPr>
          <w:rFonts w:ascii="Times New Roman" w:hAnsi="Times New Roman" w:cs="Times New Roman"/>
          <w:kern w:val="0"/>
          <w:sz w:val="24"/>
          <w:szCs w:val="24"/>
          <w14:ligatures w14:val="none"/>
        </w:rPr>
        <w:t xml:space="preserve"> </w:t>
      </w:r>
      <w:r w:rsidR="009C0AF2"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HiVaEFMc","properties":{"formattedCitation":"[29]","plainCitation":"[29]","noteIndex":0},"citationItems":[{"id":57,"uris":["http://zotero.org/users/local/ucDGfcUQ/items/QZCGEZRB"],"itemData":{"id":57,"type":"article-journal","container-title":"Kinesiology Review","issue":"1","note":"publisher: Human Kinetics","page":"29–50","title":"Why Is exercise underutilized in clinical practice despite evidence it is effective? Lessons in pragmatism from the inclusion of exercise in guidelines for the treatment of depression in the British National Health Service","volume":"10","author":[{"family":"Ekkekakis","given":"Panteleimon"}],"issued":{"date-parts":[["2020"]]}}}],"schema":"https://github.com/citation-style-language/schema/raw/master/csl-citation.json"} </w:instrText>
      </w:r>
      <w:r w:rsidR="009C0AF2"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9]</w:t>
      </w:r>
      <w:r w:rsidR="009C0AF2"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The inclusion of physical activity – albeit as an alternative and/or complementary treatment – in several recent national guidelines for the treatment of depression holds promise for promoting greater uptake in primary care services</w:t>
      </w:r>
      <w:r w:rsidR="009C0AF2" w:rsidRPr="00DE6B28">
        <w:rPr>
          <w:rFonts w:ascii="Times New Roman" w:hAnsi="Times New Roman" w:cs="Times New Roman"/>
          <w:kern w:val="0"/>
          <w:sz w:val="24"/>
          <w:szCs w:val="24"/>
          <w14:ligatures w14:val="none"/>
        </w:rPr>
        <w:t xml:space="preserve"> </w:t>
      </w:r>
      <w:r w:rsidR="009C0AF2"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belpjMvN","properties":{"formattedCitation":"[30\\uc0\\u8211{}33]","plainCitation":"[30–33]","noteIndex":0},"citationItems":[{"id":98,"uris":["http://zotero.org/users/local/ucDGfcUQ/items/YWERAAIP"],"itemData":{"id":98,"type":"article-journal","abstract":"### What you need to know\n\nSince the National Institute for Health and Care Excellence (NICE) published its last guideline on depression in 2009,1 the prevalence of depression has increased,2 particularly among vulnerable adults during the covid-19 pandemic.3 Yet fewer than half of people affected receive treatment,2 despite increased provision of psychological therapies4 and antidepressants.5 Most people who are treated still receive antidepressants6 despite previous guideline recommendations to offer psychological therapies first,1 and Public Health England is concerned that long term antidepressant prescribing is increasing, with many people experiencing withdrawal symptoms and having difficulty stopping them when appropriate.7 In addition to cognitive behavioural therapy (CBT) as previously recommended,1 other psychological treatments that have shown promise in recent years include behavioural activation8 and mindfulness based therapies,9 and these could offer more alternatives to antidepressants in the future.\n\nThis article summarises new recommendations on management of depression most relevant to primary care and services providing psychological therapies, from the NICE guideline published in June 2022,10 updating and replacing the 2009 guideline.1\n\nNICE recommendations are based on systematic reviews of best available evidence and explicit consideration of cost effectiveness. When minimal evidence is available, recommendations are based on the Guideline Committee (GC)’s experience and opinion of what constitutes good practice. Evidence levels for the recommendations are given in italics in square brackets. Definitions of evidence certainty …","container-title":"BMJ","DOI":"10.1136/bmj.o1557","ISSN":"1756-1833","journalAbbreviation":"BMJ","language":"en","license":"Published by the BMJ Publishing Group Limited. For permission to use (where not already granted under a licence) please go to http://group.bmj.com/group/rights-licensing/permissions","note":"publisher: British Medical Journal Publishing Group\nsection: Practice","page":"o1557","source":"www.bmj.com","title":"Management of depression in adults: summary of updated NICE guidance","title-short":"Management of depression in adults","volume":"378","author":[{"family":"Kendrick","given":"Tony"},{"family":"Pilling","given":"Steve"},{"family":"Mavranezouli","given":"Ifigeneia"},{"family":"Megnin-Viggars","given":"Odette"},{"family":"Ruane","given":"Catherine"},{"family":"Eadon","given":"Hilary"},{"family":"Kapur","given":"Navneet"}],"issued":{"date-parts":[["2022",7,20]]}}},{"id":100,"uris":["http://zotero.org/users/local/ucDGfcUQ/items/9FCW5ARL"],"itemData":{"id":100,"type":"webpage","title":"Canadian Network for Mood and Anxiety Treatments (CANMAT) 2016 Clinical Guidelines for the Management of Adults with Major Depressive Disorder: Section 5. Complementary and Alternative Medicine Treatments - Arun V. Ravindran, Lynda G. Balneaves, Guy Faulkner, Abigail Ortiz, Diane McIntosh, Rachel L. Morehouse, Lakshmi Ravindran, Lakshmi N. Yatham, Sidney H. Kennedy, Raymond W. Lam, Glenda M. MacQueen, Roumen V. Milev, Sagar V. Parikh, , the CANMAT Depression Work Group, the CANMAT Depression Work Group, 2016","URL":"https://journals.sagepub.com/doi/full/10.1177/0706743716660290","accessed":{"date-parts":[["2023",5,7]]}}},{"id":102,"uris":["http://zotero.org/users/local/ucDGfcUQ/items/DYWP6A4P"],"itemData":{"id":102,"type":"article-journal","abstract":"Physical activity (PA) may be therapeutic for people with severe mental illness (SMI) who generally have low PA and experience numerous life style-related medical complications. We conducted a meta-review of PA interventions and their impact on health outcomes for people with SMI, including schizophrenia-spectrum disorders, major depressive disorder (MDD) and bipolar disorder. We searched major electronic databases until January 2018 for systematic reviews with/without meta-analysis that investigated PA for any SMI. We rated the quality of studies with the AMSTAR tool, grading the quality of evidence, and identifying gaps, future research needs and clinical practice recommendations. For MDD, consistent evidence indicated that PA can improve depressive symptoms versus control conditions, with effects comparable to those of antidepressants and psychotherapy. PA can also improve cardiorespiratory fitness and quality of life in people with MDD, although the impact on physical health outcomes was limited. There were no differences in adverse events versus control conditions. For MDD, larger effect sizes were seen when PA was delivered at moderate-vigorous intensity and supervised by an exercise specialist. For schizophrenia-spectrum disorders, evidence indicates that aerobic PA can reduce psychiatric symptoms, improves cognition and various subdomains, cardiorespiratory fitness, whilst evidence for the impact on anthropometric measures was inconsistent. There was a paucity of studies investigating PA in bipolar disorder, precluding any definitive recommendations. No cost effectiveness analyses in any SMI condition were identified. We make multiple recommendations to fill existing research gaps and increase the use of PA in routine clinical care aimed at improving psychiatric and medical outcomes.","container-title":"European Psychiatry","DOI":"10.1016/j.eurpsy.2018.07.004","ISSN":"0924-9338, 1778-3585","language":"en","note":"publisher: Cambridge University Press","page":"124-144","source":"Cambridge University Press","title":"EPA guidance on physical activity as a treatment for severe mental illness: a meta-review of the evidence and Position Statement from the European Psychiatric Association (EPA), supported by the International Organization of Physical Therapists in Mental Health (IOPTMH)","title-short":"EPA guidance on physical activity as a treatment for severe mental illness","volume":"54","author":[{"family":"Stubbs","given":"Brendon"},{"family":"Vancampfort","given":"Davy"},{"family":"Hallgren","given":"Mats"},{"family":"Firth","given":"Joseph"},{"family":"Veronese","given":"Nicola"},{"family":"Solmi","given":"Marco"},{"family":"Brand","given":"Serge"},{"family":"Cordes","given":"Joachim"},{"family":"Malchow","given":"Berend"},{"family":"Gerber","given":"Markus"},{"family":"Schmitt","given":"Andrea"},{"family":"Correll","given":"Christoph U."},{"family":"Hert","given":"Marc De"},{"family":"Gaughran","given":"Fiona"},{"family":"Schneider","given":"Frank"},{"family":"Kinnafick","given":"Florence"},{"family":"Falkai","given":"Peter"},{"family":"Möller","given":"Hans-Jürgen"},{"family":"Kahl","given":"Kai G."}],"issued":{"date-parts":[["2018",10]]}}},{"id":104,"uris":["http://zotero.org/users/local/ucDGfcUQ/items/IMQBAJBQ"],"itemData":{"id":104,"type":"article-journal","abstract":"Objectives: To provide guidance for the management of mood disorders, based on scientific evidence supplemented by expert clinical consensus and formulate recommendations to maximise clinical salience and utility. Methods: Articles and information sourced from search engines including PubMed and EMBASE, MEDLINE, PsycINFO and Google Scholar were supplemented by literature known to the mood disorders committee (MDC) (e.g., books, book chapters and government reports) and from published depression and bipolar disorder guidelines. Information was reviewed and discussed by members of the MDC and findings were then formulated into consensus-based recommendations and clinical guidance. The guidelines were subjected to rigorous successive consultation and external review involving: expert and clinical advisors, the public, key stakeholders, professional bodies and specialist groups with interest in mood disorders. Results: The Royal Australian and New Zealand College of Psychiatrists clinical practice guidelines for mood disorders (Mood Disorders CPG) provide up-to-date guidance and advice regarding the management of mood disorders that is informed by evidence and clinical experience. The Mood Disorders CPG is intended for clinical use by psychiatrists, psychologists, physicians and others with an interest in mental health care. Conclusions: The Mood Disorder CPG is the first Clinical Practice Guideline to address both depressive and bipolar disorders. It provides up-to-date recommendations and guidance within an evidence-based framework, supplemented by expert clinical consensus. (PsycInfo Database Record (c) 2020 APA, all rights reserved)","container-title":"Australian and New Zealand Journal of Psychiatry","DOI":"10.1177/0004867415617657","ISSN":"1440-1614","note":"publisher-place: US\npublisher: Sage Publications","page":"1087-1206","source":"APA PsycNet","title":"Royal Australian and New Zealand College of Psychiatrists clinical practice guidelines for mood disorders","volume":"49","author":[{"family":"Malhi","given":"Gin S."},{"family":"Bassett","given":"Darryl"},{"family":"Boyce","given":"Philip"},{"family":"Bryant","given":"Richard"},{"family":"Fitzgerald","given":"Paul B."},{"family":"Fritz","given":"Kristina"},{"family":"Hopwood","given":"Malcolm"},{"family":"Lyndon","given":"Bill"},{"family":"Mulder","given":"Roger"},{"family":"Murray","given":"Greg"},{"family":"Porter","given":"Richard"},{"family":"Singh","given":"Ajeet B."}],"issued":{"date-parts":[["2015"]]}}}],"schema":"https://github.com/citation-style-language/schema/raw/master/csl-citation.json"} </w:instrText>
      </w:r>
      <w:r w:rsidR="009C0AF2"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30–33]</w:t>
      </w:r>
      <w:r w:rsidR="009C0AF2"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t>
      </w:r>
    </w:p>
    <w:p w14:paraId="6E82EA1F" w14:textId="32889F47"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While evidence supports the importance of physical activity for preventing and/or reducing a range of mental health problems and improving overall well-being, for some other mental symptoms and disorders (e.g., bipolar disorder, schizophrenia), the evidence is less suggestive of benefits, or remains unclear</w:t>
      </w:r>
      <w:r w:rsidR="00D65FA7"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jGDE9pkF","properties":{"formattedCitation":"[34\\uc0\\u8211{}39]","plainCitation":"[34–39]","noteIndex":0},"citationItems":[{"id":38,"uris":["http://zotero.org/users/local/ucDGfcUQ/items/JNCRE3IJ"],"itemData":{"id":38,"type":"article-journal","container-title":"Psychological medicine","issue":"7","note":"publisher: Cambridge University Press","page":"1343–1361","title":"A systematic review and meta-analysis of exercise interventions in schizophrenia patients","volume":"45","author":[{"family":"Firth","given":"Joseph"},{"family":"Cotter","given":"Jack"},{"family":"Elliott","given":"Rebecca"},{"family":"French","given":"Paul"},{"family":"Yung","given":"Alison R"}],"issued":{"date-parts":[["2015"]]}}},{"id":39,"uris":["http://zotero.org/users/local/ucDGfcUQ/items/L2KIA2J8"],"itemData":{"id":39,"type":"article-journal","container-title":"Schizophrenia bulletin","issue":"3","note":"publisher: Oxford University Press US","page":"588–599","title":"Exercise improves clinical symptoms, quality of life, global functioning, and depression in schizophrenia: a systematic review and meta-analysis","volume":"42","author":[{"family":"Dauwan","given":"Meenakshi"},{"family":"Begemann","given":"Marieke JH"},{"family":"Heringa","given":"Sophie M"},{"family":"Sommer","given":"Iris E"}],"issued":{"date-parts":[["2016"]]}}},{"id":40,"uris":["http://zotero.org/users/local/ucDGfcUQ/items/5UFMTRVN"],"itemData":{"id":40,"type":"article-journal","container-title":"Psychiatry research","note":"publisher: Elsevier","page":"112675","title":"Does physical activity reduce the risk of psychosis? A systematic review and meta-analysis of prospective studies","volume":"284","author":[{"family":"Brokmeier","given":"Luisa Leonie"},{"family":"Firth","given":"Joseph"},{"family":"Vancampfort","given":"Davy"},{"family":"Smith","given":"Lee"},{"family":"Deenik","given":"Jeroen"},{"family":"Rosenbaum","given":"Simon"},{"family":"Stubbs","given":"Brendon"},{"family":"Schuch","given":"Felipe Barreto"}],"issued":{"date-parts":[["2020"]]}}},{"id":41,"uris":["http://zotero.org/users/local/ucDGfcUQ/items/HARYL6TW"],"itemData":{"id":41,"type":"article-journal","container-title":"Acta Psychiatrica Scandinavica","issue":"4","page":"285–295","title":"A systematic review of cognitive effects of exercise in depression","volume":"135","author":[{"family":"Brondino","given":"Natascia"},{"family":"Rocchetti","given":"Matteo"},{"family":"Fusar-Poli","given":"Laura"},{"family":"Codrons","given":"Erwan"},{"family":"Correale","given":"Luca"},{"family":"Vandoni","given":"Matteo"},{"family":"Barbui","given":"Corrado"},{"family":"Politi","given":"Pierluigi"}],"issued":{"date-parts":[["2017"]]}}},{"id":42,"uris":["http://zotero.org/users/local/ucDGfcUQ/items/DJE2R24D"],"itemData":{"id":42,"type":"article-journal","container-title":"Sports Medicine","note":"publisher: Springer International Publishing","page":"151–170","title":"Exercise as medicine for mental and substance use disorders: a meta-review of the benefits for neuropsychiatric and cognitive outcomes","volume":"50","author":[{"family":"Ashdown-Franks","given":"Garcia"},{"family":"Firth","given":"Joseph"},{"family":"Carney","given":"Rebekah"},{"family":"Carvalho","given":"Andre F"},{"family":"Hallgren","given":"Mats"},{"family":"Koyanagi","given":"Ai"},{"family":"Rosenbaum","given":"Simon"},{"family":"Schuch","given":"Felipe B"},{"family":"Smith","given":"Lee"},{"family":"Solmi","given":"Marco"},{"literal":"others"}],"issued":{"date-parts":[["2020"]]}}},{"id":43,"uris":["http://zotero.org/users/local/ucDGfcUQ/items/U7EV62RQ"],"itemData":{"id":43,"type":"article-journal","container-title":"Journal of affective disorders","note":"publisher: Elsevier","page":"32–38","title":"Exercise in bipolar patients: a systematic review","volume":"198","author":[{"family":"Melo","given":"Matias Carvalho Aguiar"},{"family":"Daher","given":"Elizabeth De Francesco"},{"family":"Albuquerque","given":"Saulo Giovanni Castor"},{"family":"Bruin","given":"Veralice Meireles Sales","non-dropping-particle":"de"}],"issued":{"date-parts":[["2016"]]}}}],"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34–39]</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More recently, however, researchers have demonstrated that there is considerable overlap in symptomology across the most commonly classified mental health disorders, which illustrates the complexity and heterogeneous nature of </w:t>
      </w:r>
      <w:r w:rsidRPr="00DE6B28">
        <w:rPr>
          <w:rFonts w:ascii="Times New Roman" w:hAnsi="Times New Roman" w:cs="Times New Roman"/>
          <w:kern w:val="0"/>
          <w:sz w:val="24"/>
          <w:szCs w:val="24"/>
          <w14:ligatures w14:val="none"/>
        </w:rPr>
        <w:lastRenderedPageBreak/>
        <w:t>mental health as a construct</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HU9gN4Yu","properties":{"formattedCitation":"[40,41]","plainCitation":"[40,41]","noteIndex":0},"citationItems":[{"id":48,"uris":["http://zotero.org/users/local/ucDGfcUQ/items/93AZ9L5A"],"itemData":{"id":48,"type":"article-journal","container-title":"PloS one","issue":"11","note":"publisher: Public Library of Science San Francisco, USA","page":"e27407","title":"The small world of psychopathology","volume":"6","author":[{"family":"Borsboom","given":"Denny"},{"family":"Cramer","given":"Angélique OJ"},{"family":"Schmittmann","given":"Verena D"},{"family":"Epskamp","given":"Sacha"},{"family":"Waldorp","given":"Lourens J"}],"issued":{"date-parts":[["2011"]]}}},{"id":49,"uris":["http://zotero.org/users/local/ucDGfcUQ/items/SYXZMLM2"],"itemData":{"id":49,"type":"article-journal","container-title":"Frontiers in Psychiatry","note":"publisher: Frontiers Media SA","page":"775762","title":"Poor separation of clinical symptom profiles by DSM-5 disorder criteria","volume":"12","author":[{"family":"Newson","given":"Jennifer Jane"},{"family":"Pastukh","given":"Vladyslav"},{"family":"Thiagarajan","given":"Tara C"}],"issued":{"date-parts":[["2021"]]}}}],"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0,41]</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Such knowledge has sparked the development of novel measures – the Mental Health Quotient (MHQ) for example – to address these considerations. Yet, due to their recency, these instruments have seldom been utilized. </w:t>
      </w:r>
    </w:p>
    <w:p w14:paraId="2F5CA24C" w14:textId="27355488"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One promising avenue in which comprehensive measures of mental health can be applied is in studies examining the specific aspects of mental health that physical activity may especially favor. At present, there is a paucity of literature in this area – to our knowledge only one study has investigated symptom-level effect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RUcMrIhz","properties":{"formattedCitation":"[42]","plainCitation":"[42]","noteIndex":0},"citationItems":[{"id":44,"uris":["http://zotero.org/users/local/ucDGfcUQ/items/FEQLZN9M"],"itemData":{"id":44,"type":"article-journal","container-title":"Journal of affective disorders","note":"publisher: Elsevier","page":"65–70","title":"Physical exercise for late-life depression: Effects on symptom dimensions and time course","volume":"230","author":[{"family":"Murri","given":"Martino Belvederi"},{"family":"Ekkekakis","given":"Pantaleimon"},{"family":"Menchetti","given":"Marco"},{"family":"Neviani","given":"Francesca"},{"family":"Trevisani","given":"Fausto"},{"family":"Tedeschi","given":"Stefano"},{"family":"Latessa","given":"Pasqualino Maietta"},{"family":"Nerozzi","given":"Erika"},{"family":"Ermini","given":"Giuliano"},{"family":"Zocchi","given":"Donato"},{"literal":"others"}],"issued":{"date-parts":[["2018"]]}}}],"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2]</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Findings stemming from such studies have the potential to improve precision in the promotion of mental well-being and treatment of mental health problems and therefore may have important implications for clinical outcome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QEMn1MO6","properties":{"formattedCitation":"[43\\uc0\\u8211{}45]","plainCitation":"[43–45]","noteIndex":0},"citationItems":[{"id":45,"uris":["http://zotero.org/users/local/ucDGfcUQ/items/XE5S9JS8"],"itemData":{"id":45,"type":"article-journal","container-title":"Psychological medicine","issue":"5","note":"publisher: Cambridge University Press","page":"967–980","title":"Depression symptom dimensions as predictors of antidepressant treatment outcome: replicable evidence for interest-activity symptoms","volume":"42","author":[{"family":"Uher","given":"Rudolf"},{"family":"Perlis","given":"RH"},{"family":"Henigsberg","given":"N"},{"family":"Zobel","given":"A"},{"family":"Rietschel","given":"M"},{"family":"Mors","given":"O"},{"family":"Hauser","given":"J"},{"family":"Dernovsek","given":"MZ"},{"family":"Souery","given":"D"},{"family":"Bajs","given":"M"},{"literal":"others"}],"issued":{"date-parts":[["2012"]]}}},{"id":46,"uris":["http://zotero.org/users/local/ucDGfcUQ/items/3QL99E88"],"itemData":{"id":46,"type":"article-journal","container-title":"Journal of psychiatric research","note":"publisher: Elsevier","page":"94–102","title":"Combining clinical variables to optimize prediction of antidepressant treatment outcomes","volume":"78","author":[{"family":"Iniesta","given":"Raquel"},{"family":"Malki","given":"Karim"},{"family":"Maier","given":"Wolfgang"},{"family":"Rietschel","given":"Marcella"},{"family":"Mors","given":"Ole"},{"family":"Hauser","given":"Joanna"},{"family":"Henigsberg","given":"Neven"},{"family":"Dernovsek","given":"Mojca Zvezdana"},{"family":"Souery","given":"Daniel"},{"family":"Stahl","given":"Daniel"},{"literal":"others"}],"issued":{"date-parts":[["2016"]]}}},{"id":50,"uris":["http://zotero.org/users/local/ucDGfcUQ/items/NBD7UJCK"],"itemData":{"id":50,"type":"article-journal","container-title":"BMC medicine","issue":"1","note":"publisher: BioMed Central","page":"1–11","title":"Depression sum-scores don’t add up: why analyzing specific depression symptoms is essential","volume":"13","author":[{"family":"Fried","given":"Eiko I"},{"family":"Nesse","given":"Randolph M"}],"issued":{"date-parts":[["2015"]]}}}],"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43–45]</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Determining whether physical activity is associated with differential effects for certain aspects of mental health across the lifespan is but one fruitful area of inquiry to pursue for the purpose of improving population-level mental health and well-being. </w:t>
      </w:r>
    </w:p>
    <w:p w14:paraId="0FCAFAFB" w14:textId="77777777"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The primary purpose of the present study was to estimate the treatment effect of physical activity engagement on overall mental health in a large global sample, as well as various </w:t>
      </w:r>
      <w:commentRangeStart w:id="4"/>
      <w:r w:rsidRPr="00DE6B28">
        <w:rPr>
          <w:rFonts w:ascii="Times New Roman" w:hAnsi="Times New Roman" w:cs="Times New Roman"/>
          <w:kern w:val="0"/>
          <w:sz w:val="24"/>
          <w:szCs w:val="24"/>
          <w14:ligatures w14:val="none"/>
        </w:rPr>
        <w:t xml:space="preserve">subdomains </w:t>
      </w:r>
      <w:commentRangeEnd w:id="4"/>
      <w:r w:rsidR="00916623" w:rsidRPr="00DE6B28">
        <w:rPr>
          <w:rStyle w:val="CommentReference"/>
          <w:rFonts w:ascii="Times New Roman" w:hAnsi="Times New Roman" w:cs="Times New Roman"/>
          <w:kern w:val="0"/>
          <w:sz w:val="24"/>
          <w:szCs w:val="24"/>
          <w14:ligatures w14:val="none"/>
        </w:rPr>
        <w:commentReference w:id="4"/>
      </w:r>
      <w:r w:rsidRPr="00DE6B28">
        <w:rPr>
          <w:rFonts w:ascii="Times New Roman" w:hAnsi="Times New Roman" w:cs="Times New Roman"/>
          <w:kern w:val="0"/>
          <w:sz w:val="24"/>
          <w:szCs w:val="24"/>
          <w14:ligatures w14:val="none"/>
        </w:rPr>
        <w:t>of mental health, while statistically accounting for a range of observed covariates using a machine learning technique underutilized in exercise psychology and behavioral medicine. The secondary purpose of this study was to examine whether differential effects of physical activity on indicators of mental health are observed across age cohorts.</w:t>
      </w:r>
    </w:p>
    <w:p w14:paraId="21F87BDF" w14:textId="66CE7641" w:rsidR="00CC1AF0" w:rsidRPr="00DE6B28" w:rsidDel="00181106" w:rsidRDefault="00CC1AF0" w:rsidP="00DE6B28">
      <w:pPr>
        <w:spacing w:line="480" w:lineRule="auto"/>
        <w:jc w:val="center"/>
        <w:rPr>
          <w:del w:id="5" w:author="Denver Brown [2]" w:date="2023-04-13T17:22:00Z"/>
          <w:rFonts w:ascii="Times New Roman" w:hAnsi="Times New Roman" w:cs="Times New Roman"/>
          <w:b/>
          <w:bCs/>
          <w:kern w:val="0"/>
          <w:sz w:val="24"/>
          <w:szCs w:val="24"/>
          <w14:ligatures w14:val="none"/>
        </w:rPr>
      </w:pPr>
      <w:proofErr w:type="spellStart"/>
      <w:r w:rsidRPr="00DE6B28">
        <w:rPr>
          <w:rFonts w:ascii="Times New Roman" w:hAnsi="Times New Roman" w:cs="Times New Roman"/>
          <w:b/>
          <w:bCs/>
          <w:kern w:val="0"/>
          <w:sz w:val="24"/>
          <w:szCs w:val="24"/>
          <w14:ligatures w14:val="none"/>
        </w:rPr>
        <w:t>Methods</w:t>
      </w:r>
    </w:p>
    <w:p w14:paraId="3B3E37EA" w14:textId="5392A1D0" w:rsidR="00CC1AF0" w:rsidRPr="00DE6B28" w:rsidRDefault="00CC1AF0" w:rsidP="00DE6B28">
      <w:pPr>
        <w:spacing w:line="480" w:lineRule="auto"/>
        <w:ind w:firstLine="720"/>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Study</w:t>
      </w:r>
      <w:proofErr w:type="spellEnd"/>
      <w:r w:rsidRPr="00DE6B28">
        <w:rPr>
          <w:rFonts w:ascii="Times New Roman" w:hAnsi="Times New Roman" w:cs="Times New Roman"/>
          <w:b/>
          <w:bCs/>
          <w:kern w:val="0"/>
          <w:sz w:val="24"/>
          <w:szCs w:val="24"/>
          <w14:ligatures w14:val="none"/>
        </w:rPr>
        <w:t xml:space="preserve"> Sample and Data Collection</w:t>
      </w:r>
      <w:r w:rsidR="00DE6B28" w:rsidRPr="00DE6B28">
        <w:rPr>
          <w:rFonts w:ascii="Times New Roman" w:hAnsi="Times New Roman" w:cs="Times New Roman"/>
          <w:b/>
          <w:bCs/>
          <w:kern w:val="0"/>
          <w:sz w:val="24"/>
          <w:szCs w:val="24"/>
          <w14:ligatures w14:val="none"/>
        </w:rPr>
        <w:t xml:space="preserve">. </w:t>
      </w:r>
      <w:r w:rsidRPr="00DE6B28">
        <w:rPr>
          <w:rFonts w:ascii="Times New Roman" w:hAnsi="Times New Roman" w:cs="Times New Roman"/>
          <w:kern w:val="0"/>
          <w:sz w:val="24"/>
          <w:szCs w:val="24"/>
          <w14:ligatures w14:val="none"/>
        </w:rPr>
        <w:t xml:space="preserve">This cross-sectional study used data from the </w:t>
      </w:r>
      <w:r w:rsidR="002C0344">
        <w:rPr>
          <w:rFonts w:ascii="Times New Roman" w:hAnsi="Times New Roman" w:cs="Times New Roman"/>
          <w:kern w:val="0"/>
          <w:sz w:val="24"/>
          <w:szCs w:val="24"/>
          <w14:ligatures w14:val="none"/>
        </w:rPr>
        <w:t>Global Mind Project</w:t>
      </w:r>
      <w:r w:rsidRPr="00DE6B28">
        <w:rPr>
          <w:rFonts w:ascii="Times New Roman" w:hAnsi="Times New Roman" w:cs="Times New Roman"/>
          <w:kern w:val="0"/>
          <w:sz w:val="24"/>
          <w:szCs w:val="24"/>
          <w14:ligatures w14:val="none"/>
        </w:rPr>
        <w:t xml:space="preserve"> (</w:t>
      </w:r>
      <w:r w:rsidR="002C0344">
        <w:rPr>
          <w:rFonts w:ascii="Times New Roman" w:hAnsi="Times New Roman" w:cs="Times New Roman"/>
          <w:kern w:val="0"/>
          <w:sz w:val="24"/>
          <w:szCs w:val="24"/>
          <w14:ligatures w14:val="none"/>
        </w:rPr>
        <w:t>GMP, formally the Mental Health Million Project</w:t>
      </w:r>
      <w:r w:rsidRPr="00DE6B28">
        <w:rPr>
          <w:rFonts w:ascii="Times New Roman" w:hAnsi="Times New Roman" w:cs="Times New Roman"/>
          <w:kern w:val="0"/>
          <w:sz w:val="24"/>
          <w:szCs w:val="24"/>
          <w14:ligatures w14:val="none"/>
        </w:rPr>
        <w:t xml:space="preserve">), an on-going online study with the purpose of assessing global mental well-being through administration of the </w:t>
      </w:r>
      <w:r w:rsidRPr="00DE6B28">
        <w:rPr>
          <w:rFonts w:ascii="Times New Roman" w:hAnsi="Times New Roman" w:cs="Times New Roman"/>
          <w:kern w:val="0"/>
          <w:sz w:val="24"/>
          <w:szCs w:val="24"/>
          <w14:ligatures w14:val="none"/>
        </w:rPr>
        <w:lastRenderedPageBreak/>
        <w:t xml:space="preserve">Mental Health Quotient. The sample for our present study included 341,956 participants from 229 countries who completed the </w:t>
      </w:r>
      <w:r w:rsidR="002C0344">
        <w:rPr>
          <w:rFonts w:ascii="Times New Roman" w:hAnsi="Times New Roman" w:cs="Times New Roman"/>
          <w:kern w:val="0"/>
          <w:sz w:val="24"/>
          <w:szCs w:val="24"/>
          <w14:ligatures w14:val="none"/>
        </w:rPr>
        <w:t>GMP</w:t>
      </w:r>
      <w:r w:rsidRPr="00DE6B28">
        <w:rPr>
          <w:rFonts w:ascii="Times New Roman" w:hAnsi="Times New Roman" w:cs="Times New Roman"/>
          <w:kern w:val="0"/>
          <w:sz w:val="24"/>
          <w:szCs w:val="24"/>
          <w14:ligatures w14:val="none"/>
        </w:rPr>
        <w:t xml:space="preserve"> survey between December 31</w:t>
      </w:r>
      <w:r w:rsidRPr="00DE6B28">
        <w:rPr>
          <w:rFonts w:ascii="Times New Roman" w:hAnsi="Times New Roman" w:cs="Times New Roman"/>
          <w:kern w:val="0"/>
          <w:sz w:val="24"/>
          <w:szCs w:val="24"/>
          <w:vertAlign w:val="superscript"/>
          <w14:ligatures w14:val="none"/>
        </w:rPr>
        <w:t>st</w:t>
      </w:r>
      <w:r w:rsidRPr="00DE6B28">
        <w:rPr>
          <w:rFonts w:ascii="Times New Roman" w:hAnsi="Times New Roman" w:cs="Times New Roman"/>
          <w:kern w:val="0"/>
          <w:sz w:val="24"/>
          <w:szCs w:val="24"/>
          <w14:ligatures w14:val="none"/>
        </w:rPr>
        <w:t>, 2021 and October 14</w:t>
      </w:r>
      <w:r w:rsidRPr="00DE6B28">
        <w:rPr>
          <w:rFonts w:ascii="Times New Roman" w:hAnsi="Times New Roman" w:cs="Times New Roman"/>
          <w:kern w:val="0"/>
          <w:sz w:val="24"/>
          <w:szCs w:val="24"/>
          <w:vertAlign w:val="superscript"/>
          <w14:ligatures w14:val="none"/>
        </w:rPr>
        <w:t>th</w:t>
      </w:r>
      <w:r w:rsidRPr="00DE6B28">
        <w:rPr>
          <w:rFonts w:ascii="Times New Roman" w:hAnsi="Times New Roman" w:cs="Times New Roman"/>
          <w:kern w:val="0"/>
          <w:sz w:val="24"/>
          <w:szCs w:val="24"/>
          <w14:ligatures w14:val="none"/>
        </w:rPr>
        <w:t xml:space="preserve">, 2022. The start of this period coincided with the launch of Version 3 of the MHQ. Additional information concerning the </w:t>
      </w:r>
      <w:r w:rsidR="002C0344">
        <w:rPr>
          <w:rFonts w:ascii="Times New Roman" w:hAnsi="Times New Roman" w:cs="Times New Roman"/>
          <w:kern w:val="0"/>
          <w:sz w:val="24"/>
          <w:szCs w:val="24"/>
          <w14:ligatures w14:val="none"/>
        </w:rPr>
        <w:t>GMP</w:t>
      </w:r>
      <w:r w:rsidRPr="00DE6B28">
        <w:rPr>
          <w:rFonts w:ascii="Times New Roman" w:hAnsi="Times New Roman" w:cs="Times New Roman"/>
          <w:kern w:val="0"/>
          <w:sz w:val="24"/>
          <w:szCs w:val="24"/>
          <w14:ligatures w14:val="none"/>
        </w:rPr>
        <w:t xml:space="preserve"> and recruitment strategy may be found elsewhere</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Mg3DFVn1","properties":{"formattedCitation":"[46]","plainCitation":"[46]","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6]</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This study involved secondary analysis of existing non-identifiable data and therefore Institutional Research Ethics Board approval was not required.</w:t>
      </w:r>
    </w:p>
    <w:p w14:paraId="3C6C37A0" w14:textId="7777777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Measures</w:t>
      </w:r>
    </w:p>
    <w:p w14:paraId="1E9EC287" w14:textId="77777777"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b/>
          <w:bCs/>
          <w:kern w:val="0"/>
          <w:sz w:val="24"/>
          <w:szCs w:val="24"/>
          <w14:ligatures w14:val="none"/>
        </w:rPr>
        <w:t>Mental health.</w:t>
      </w:r>
      <w:r w:rsidRPr="00DE6B28">
        <w:rPr>
          <w:rFonts w:ascii="Times New Roman" w:hAnsi="Times New Roman" w:cs="Times New Roman"/>
          <w:kern w:val="0"/>
          <w:sz w:val="24"/>
          <w:szCs w:val="24"/>
          <w14:ligatures w14:val="none"/>
        </w:rPr>
        <w:t xml:space="preserve"> The MHQ is a 47-item instrument designed to assess a comprehensive range of common attributes found across widely used existing mental health assessment tools in a single questionnaire to estimate overall mental well-being and functioning in the population. Items were developed by consolidation of 170 symptoms coded from 126 commonly used assessment tools covering depression, anxiety, bipolar disorder, ADHD, post-traumatic stress disorder, obsessive-compulsive disorder, addiction, schizophrenia, eating disorders and autism spectrum disorder. The MHQ is unique from other psychiatric tools in that the items assess level of functioning and impact on one’s life associated with each mental health element, as opposed to frequency, duration, or severity of symptoms. The questionnaire took an average of 14 minutes for participants to complete.</w:t>
      </w:r>
    </w:p>
    <w:p w14:paraId="4B9980DF" w14:textId="77777777"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Responses from the 47 items were used to compute the MHQ, which represents an overall score of mental health and well-being. The MHQ originally ranged from -100 to +200, however, the lower limit was recently expanded to -166 to improve the distribution of scores that previously demonstrated a floor effect at the lower bound. Scores on the MHQ can be classified into six levels of functioning, with negative scores indicating clinical risk and positive scores representing normal range: Clinical (≤-50), At Risk (-50 to &lt;0), Enduring (0 to &lt;50), Managing </w:t>
      </w:r>
      <w:r w:rsidRPr="00DE6B28">
        <w:rPr>
          <w:rFonts w:ascii="Times New Roman" w:hAnsi="Times New Roman" w:cs="Times New Roman"/>
          <w:kern w:val="0"/>
          <w:sz w:val="24"/>
          <w:szCs w:val="24"/>
          <w14:ligatures w14:val="none"/>
        </w:rPr>
        <w:lastRenderedPageBreak/>
        <w:t xml:space="preserve">(50 to &lt;100), Succeeding (100 to &lt;150) and Thriving (150 to 200). To compute the overall score, individual item responses were weighted to reflect the nonlinearity of risk associated with increases in symptom severity, as well as the differential risk associated with different symptoms (e.g., suicidal thoughts vs irritability). </w:t>
      </w:r>
    </w:p>
    <w:p w14:paraId="022C187B" w14:textId="13FD599D"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In addition to the overall MHQ score, scores for six broad subcategories of mental health and well-being were computed: Core Cognition, Adaptability and Resilience, Mood and Outlook, Drive and Motivation, Social Self, and Mind-Body Connection (see Table 1). Subcategory scores ranged from -100 to +200, and were computed by a weighted average of scores from 10 to 24 relevant symptom items based on a review of cognitive and brain functioning model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uKqVvxZp","properties":{"formattedCitation":"[46]","plainCitation":"[46]","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6]</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w:t>
      </w:r>
    </w:p>
    <w:p w14:paraId="1DFB5877" w14:textId="7EAAD2D5"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The MHQ has demonstrated high sample reliability when four randomly selected and demographically similar samples were compared on response distributions, and resulting MHQ distribution</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g4a1EslZ","properties":{"formattedCitation":"[47]","plainCitation":"[47]","noteIndex":0},"citationItems":[{"id":9,"uris":["http://zotero.org/users/local/ucDGfcUQ/items/DWE9L538"],"itemData":{"id":9,"type":"article-journal","container-title":"JMIR Mental Health","issue":"4","note":"publisher: JMIR Publications Inc., Toronto, Canada","page":"e34105","title":"Assessment of Population Well-being With the Mental Health Quotient: Validation Study","volume":"9","author":[{"family":"Newson","given":"Jennifer Jane"},{"family":"Pastukh","given":"Vladyslav"},{"family":"Thiagarajan","given":"Tara C"}],"issued":{"date-parts":[["2022"]]}}}],"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7]</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Internal consistency was demonstrated with conceptually similar items having higher correlations than unsimilar items. A subset of participants which took the MHQ twice at least 3 days apart showed strong test-retest reliability as evidenced by a correlation of </w:t>
      </w:r>
      <w:r w:rsidRPr="00DE6B28">
        <w:rPr>
          <w:rFonts w:ascii="Times New Roman" w:hAnsi="Times New Roman" w:cs="Times New Roman"/>
          <w:i/>
          <w:iCs/>
          <w:kern w:val="0"/>
          <w:sz w:val="24"/>
          <w:szCs w:val="24"/>
          <w14:ligatures w14:val="none"/>
        </w:rPr>
        <w:t>r</w:t>
      </w:r>
      <w:r w:rsidRPr="00DE6B28">
        <w:rPr>
          <w:rFonts w:ascii="Times New Roman" w:hAnsi="Times New Roman" w:cs="Times New Roman"/>
          <w:kern w:val="0"/>
          <w:sz w:val="24"/>
          <w:szCs w:val="24"/>
          <w14:ligatures w14:val="none"/>
        </w:rPr>
        <w:t xml:space="preserve"> = 0.84. Validity was assessed by asking a subset of participants additional questions concerning days missed from work and normal activities in the past month due to problems with their physical or mental health. Those who were reporting being employed and scored an overall MHQ between 175 to 200 missed on average 0.2 days of work in the past month, while adults who reporting being employed and who scored between -75 to -100 missed an average of 9.3 days of work.</w:t>
      </w:r>
    </w:p>
    <w:p w14:paraId="4E7D801B" w14:textId="3C5DB7A8" w:rsidR="00CC1AF0" w:rsidRPr="00DE6B28" w:rsidDel="00E07B6D" w:rsidRDefault="00DE6B28" w:rsidP="00CC1AF0">
      <w:pPr>
        <w:spacing w:line="480" w:lineRule="auto"/>
        <w:rPr>
          <w:del w:id="6" w:author="Denver Brown [2]" w:date="2023-04-13T20:10:00Z"/>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b/>
      </w:r>
    </w:p>
    <w:p w14:paraId="3FA87276" w14:textId="77777777"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b/>
          <w:bCs/>
          <w:kern w:val="0"/>
          <w:sz w:val="24"/>
          <w:szCs w:val="24"/>
          <w14:ligatures w14:val="none"/>
        </w:rPr>
        <w:lastRenderedPageBreak/>
        <w:t>Physical activity</w:t>
      </w:r>
      <w:r w:rsidRPr="00DE6B28">
        <w:rPr>
          <w:rFonts w:ascii="Times New Roman" w:hAnsi="Times New Roman" w:cs="Times New Roman"/>
          <w:kern w:val="0"/>
          <w:sz w:val="24"/>
          <w:szCs w:val="24"/>
          <w14:ligatures w14:val="none"/>
        </w:rPr>
        <w:t xml:space="preserve">.  Participants responded to single item that asked: “How regularly do you engage in physical exercise (30 minutes or more)?” Response options included “Rarely/never”; “Less than once a week”; “Once a week”; “Few days a week”; and “Every day”. In line with </w:t>
      </w:r>
      <w:r w:rsidRPr="00DE6B28">
        <w:rPr>
          <w:rFonts w:ascii="Times New Roman" w:hAnsi="Times New Roman" w:cs="Times New Roman"/>
          <w:kern w:val="0"/>
          <w:sz w:val="24"/>
          <w:szCs w:val="24"/>
          <w14:ligatures w14:val="none"/>
        </w:rPr>
        <w:fldChar w:fldCharType="begin"/>
      </w:r>
      <w:r w:rsidRPr="00DE6B28">
        <w:rPr>
          <w:rFonts w:ascii="Times New Roman" w:hAnsi="Times New Roman" w:cs="Times New Roman"/>
          <w:kern w:val="0"/>
          <w:sz w:val="24"/>
          <w:szCs w:val="24"/>
          <w14:ligatures w14:val="none"/>
        </w:rPr>
        <w:instrText xml:space="preserve"> ADDIN EN.CITE &lt;EndNote&gt;&lt;Cite AuthorYear="1"&gt;&lt;Author&gt;Chekroud&lt;/Author&gt;&lt;Year&gt;2018&lt;/Year&gt;&lt;RecNum&gt;68&lt;/RecNum&gt;&lt;DisplayText&gt;Chekroud, Gueorguieva, Zheutlin, Paulus, Krumholz, Krystal and Chekroud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Pr="00DE6B28">
        <w:rPr>
          <w:rFonts w:ascii="Times New Roman" w:hAnsi="Times New Roman" w:cs="Times New Roman"/>
          <w:kern w:val="0"/>
          <w:sz w:val="24"/>
          <w:szCs w:val="24"/>
          <w14:ligatures w14:val="none"/>
        </w:rPr>
        <w:fldChar w:fldCharType="separate"/>
      </w:r>
      <w:r w:rsidRPr="00DE6B28">
        <w:rPr>
          <w:rFonts w:ascii="Times New Roman" w:hAnsi="Times New Roman" w:cs="Times New Roman"/>
          <w:noProof/>
          <w:kern w:val="0"/>
          <w:sz w:val="24"/>
          <w:szCs w:val="24"/>
          <w14:ligatures w14:val="none"/>
        </w:rPr>
        <w:t>Chekroud, Gueorguieva, Zheutlin, Paulus, Krumholz, Krystal and Chekroud [28]</w:t>
      </w:r>
      <w:r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responses to the physical activity frequency item were recoded into binary groups with participants who reported “Rarely/never” coded as the control (inactive; no exposure to physical activity), and all other responses coded as the treated (physically active; exposure to physical activity).</w:t>
      </w:r>
    </w:p>
    <w:p w14:paraId="67AC7A83" w14:textId="77777777" w:rsidR="00CC1AF0" w:rsidRPr="00DE6B28" w:rsidRDefault="00CC1AF0" w:rsidP="00DE6B28">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b/>
          <w:bCs/>
          <w:kern w:val="0"/>
          <w:sz w:val="24"/>
          <w:szCs w:val="24"/>
          <w14:ligatures w14:val="none"/>
        </w:rPr>
        <w:t>Covariates</w:t>
      </w:r>
      <w:r w:rsidRPr="00DE6B28">
        <w:rPr>
          <w:rFonts w:ascii="Times New Roman" w:hAnsi="Times New Roman" w:cs="Times New Roman"/>
          <w:kern w:val="0"/>
          <w:sz w:val="24"/>
          <w:szCs w:val="24"/>
          <w14:ligatures w14:val="none"/>
        </w:rPr>
        <w:t xml:space="preserve">. To adjust for potential confounders, the following covariates were included in our statistical models: age, biological sex, gender identity, ethnicity, educational attainment, employment status, relationship status, frequency of adequate sleep, frequency of socializing, diagnosis of a medical condition (Y/N), whether they are currently seeking mental health treatment (Y/N), and whether they reported a significant traumatic childhood or adult experience (Y/N). Data inspection revealed considerable missingness for ethnicity (84.2%) and gender identity (98.5%) due to only having been included on surveys for individuals who reported residing in certain countries, and therefore these variables were dropped from our analyses. All items in which participants responded “Prefer not to say” were recoded as missing. </w:t>
      </w:r>
    </w:p>
    <w:p w14:paraId="03F62FDF" w14:textId="7777777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Statistical Analysis</w:t>
      </w:r>
    </w:p>
    <w:p w14:paraId="16973FE0" w14:textId="01C3D5C7"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All data preprocessing and statistical analyses were done using the statistical software R version 4.1.2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5AAERxlg","properties":{"formattedCitation":"[48]","plainCitation":"[48]","noteIndex":0},"citationItems":[{"id":105,"uris":["http://zotero.org/users/local/ucDGfcUQ/items/V4K9E3K2"],"itemData":{"id":105,"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8]</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nd RStudio (Version 2022.07.2). First, distributions of covariates were balanced between the non-exposure (i.e., Inactive) and exposure (i.e., Physically Active) groups using propensity score weights estimated with generalized boosted modeling (GBM)</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UL8wAVPd","properties":{"formattedCitation":"[49,50]","plainCitation":"[49,50]","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9,"uris":["http://zotero.org/users/local/ucDGfcUQ/items/BYUK7ZRW"],"itemData":{"id":89,"type":"article-journal","container-title":"Annals of statistics","note":"publisher: JSTOR","page":"1189–1232","title":"Greedy function approximation: a gradient boosting machine","author":[{"family":"Friedman","given":"Jerome H"}],"issued":{"date-parts":[["2001"]]}}}],"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9,50]</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nd implemented in the R Package </w:t>
      </w:r>
      <w:proofErr w:type="spellStart"/>
      <w:r w:rsidRPr="00DE6B28">
        <w:rPr>
          <w:rFonts w:ascii="Times New Roman" w:hAnsi="Times New Roman" w:cs="Times New Roman"/>
          <w:i/>
          <w:iCs/>
          <w:kern w:val="0"/>
          <w:sz w:val="24"/>
          <w:szCs w:val="24"/>
          <w14:ligatures w14:val="none"/>
        </w:rPr>
        <w:t>WeightIt</w:t>
      </w:r>
      <w:proofErr w:type="spellEnd"/>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yqCLSog","properties":{"formattedCitation":"[51]","plainCitation":"[51]","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1]</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he propensity score is defined as “the </w:t>
      </w:r>
      <w:r w:rsidRPr="00DE6B28">
        <w:rPr>
          <w:rFonts w:ascii="Times New Roman" w:hAnsi="Times New Roman" w:cs="Times New Roman"/>
          <w:kern w:val="0"/>
          <w:sz w:val="24"/>
          <w:szCs w:val="24"/>
          <w14:ligatures w14:val="none"/>
        </w:rPr>
        <w:lastRenderedPageBreak/>
        <w:t>conditional probability of assignment to a particular treatment given a vector of observed covariate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6k5ZESvg","properties":{"formattedCitation":"[52]","plainCitation":"[52]","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2]</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eighting was preferred over matching procedures for the purpose of preserving sample size. Propensity scores weights were computed based on the Average Treatment effect on the Control (ATC) </w:t>
      </w:r>
      <w:proofErr w:type="spellStart"/>
      <w:r w:rsidRPr="00DE6B28">
        <w:rPr>
          <w:rFonts w:ascii="Times New Roman" w:hAnsi="Times New Roman" w:cs="Times New Roman"/>
          <w:kern w:val="0"/>
          <w:sz w:val="24"/>
          <w:szCs w:val="24"/>
          <w14:ligatures w14:val="none"/>
        </w:rPr>
        <w:t>estimand</w:t>
      </w:r>
      <w:proofErr w:type="spellEnd"/>
      <w:r w:rsidRPr="00DE6B28">
        <w:rPr>
          <w:rFonts w:ascii="Times New Roman" w:hAnsi="Times New Roman" w:cs="Times New Roman"/>
          <w:kern w:val="0"/>
          <w:sz w:val="24"/>
          <w:szCs w:val="24"/>
          <w14:ligatures w14:val="none"/>
        </w:rPr>
        <w:t>, which is used to estimate the hypothetical average treatment effect on those who did not receive the treatment. In other words, it is the expected effect of physical activity on those in the sample who are inactive, which would help inform the clinical question on whether mental health practitioners should encourage physical activity in inactive patients. This research question is relevant for mental health practitioners given that individuals with mental health disorders have been shown to be more sedentary and less active than population norms</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SpZ1X2L","properties":{"formattedCitation":"[53]","plainCitation":"[53]","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3]</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reatment effects estimated with propensity score adjustment are unbiased when the strong </w:t>
      </w:r>
      <w:proofErr w:type="spellStart"/>
      <w:r w:rsidRPr="00DE6B28">
        <w:rPr>
          <w:rFonts w:ascii="Times New Roman" w:hAnsi="Times New Roman" w:cs="Times New Roman"/>
          <w:kern w:val="0"/>
          <w:sz w:val="24"/>
          <w:szCs w:val="24"/>
          <w14:ligatures w14:val="none"/>
        </w:rPr>
        <w:t>ignorability</w:t>
      </w:r>
      <w:proofErr w:type="spellEnd"/>
      <w:r w:rsidRPr="00DE6B28">
        <w:rPr>
          <w:rFonts w:ascii="Times New Roman" w:hAnsi="Times New Roman" w:cs="Times New Roman"/>
          <w:kern w:val="0"/>
          <w:sz w:val="24"/>
          <w:szCs w:val="24"/>
          <w14:ligatures w14:val="none"/>
        </w:rPr>
        <w:t xml:space="preserve"> assumption is met (i.e., when there are no unobserved confounders, and all observed confounders are included in the model)</w:t>
      </w:r>
      <w:r w:rsidR="00957D6A" w:rsidRPr="00DE6B28">
        <w:rPr>
          <w:rFonts w:ascii="Times New Roman" w:hAnsi="Times New Roman" w:cs="Times New Roman"/>
          <w:kern w:val="0"/>
          <w:sz w:val="24"/>
          <w:szCs w:val="24"/>
          <w14:ligatures w14:val="none"/>
        </w:rPr>
        <w:t xml:space="preserve"> </w:t>
      </w:r>
      <w:r w:rsidR="00957D6A"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NS0nWpJB","properties":{"formattedCitation":"[52]","plainCitation":"[52]","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2]</w:t>
      </w:r>
      <w:r w:rsidR="00957D6A"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t>
      </w:r>
    </w:p>
    <w:p w14:paraId="44261C07" w14:textId="50FF70CB"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GBM is a non-parametric iterative machine learning method which, as implemented in the present study, combines boosting (the sequential combination of weak learners to improve predictions by adapting the errors of the previous model) and regression trees (the weak learners) to generate a smoothed function of estimated propensity scores. This method automatically accommodates non-linearity and complex interactions, and has been shown in previous studies to outperform traditional parametric models such as logistic regress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mkx1HeDO","properties":{"formattedCitation":"[49,54,55]","plainCitation":"[49,54,55]","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7,"uris":["http://zotero.org/users/local/ucDGfcUQ/items/I8QZZWPR"],"itemData":{"id":87,"type":"article-journal","container-title":"Journal of Statistical Computation and Simulation","issue":"4","note":"publisher: Taylor &amp; Francis","page":"708–719","title":"Comparison of various machine learning algorithms for estimating generalized propensity score","volume":"89","author":[{"family":"Tu","given":"Chunhao"}],"issued":{"date-parts":[["2019"]]}}},{"id":86,"uris":["http://zotero.org/users/local/ucDGfcUQ/items/GWHZGGU5"],"itemData":{"id":86,"type":"article-journal","container-title":"Statistics in medicine","issue":"3","note":"publisher: Wiley Online Library","page":"337–346","title":"Improving propensity score weighting using machine learning","volume":"29","author":[{"family":"Lee","given":"Brian K"},{"family":"Lessler","given":"Justin"},{"family":"Stuart","given":"Elizabeth A"}],"issued":{"date-parts":[["2010"]]}}}],"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9,54,55]</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Several tuning parameters were selected to achieve covariate balancing, as suggested by McCaffrey et al</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UFDrlIdI","properties":{"formattedCitation":"[49]","plainCitation":"[49]","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49]</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he Bernoulli distribution was chosen for the loss function the boosted model was to minimize, as our treatment variable was coded as a binary exposure. The number of trees was determined by minimizing the average standardized absolute mean difference in the covariates. The maximum number of trees was set to 10,000 by default, and increased to 20,000 if covariate </w:t>
      </w:r>
      <w:r w:rsidRPr="00DE6B28">
        <w:rPr>
          <w:rFonts w:ascii="Times New Roman" w:hAnsi="Times New Roman" w:cs="Times New Roman"/>
          <w:kern w:val="0"/>
          <w:sz w:val="24"/>
          <w:szCs w:val="24"/>
          <w14:ligatures w14:val="none"/>
        </w:rPr>
        <w:lastRenderedPageBreak/>
        <w:t xml:space="preserve">balancing was not achieved. Missing data was handled by surrogate splitting as described in the </w:t>
      </w:r>
      <w:proofErr w:type="spellStart"/>
      <w:r w:rsidRPr="00DE6B28">
        <w:rPr>
          <w:rFonts w:ascii="Times New Roman" w:hAnsi="Times New Roman" w:cs="Times New Roman"/>
          <w:i/>
          <w:iCs/>
          <w:kern w:val="0"/>
          <w:sz w:val="24"/>
          <w:szCs w:val="24"/>
          <w14:ligatures w14:val="none"/>
        </w:rPr>
        <w:t>WeightIt</w:t>
      </w:r>
      <w:proofErr w:type="spellEnd"/>
      <w:r w:rsidRPr="00DE6B28">
        <w:rPr>
          <w:rFonts w:ascii="Times New Roman" w:hAnsi="Times New Roman" w:cs="Times New Roman"/>
          <w:kern w:val="0"/>
          <w:sz w:val="24"/>
          <w:szCs w:val="24"/>
          <w14:ligatures w14:val="none"/>
        </w:rPr>
        <w:t xml:space="preserve"> R package documentat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YRsra06A","properties":{"formattedCitation":"[51]","plainCitation":"[51]","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1]</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Though unlikely to significantly improve the performance of our procedur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vHQ7XFsi","properties":{"formattedCitation":"[56]","plainCitation":"[56]","noteIndex":0},"citationItems":[{"id":2,"uris":["http://zotero.org/users/local/ucDGfcUQ/items/ETGPSKRJ"],"itemData":{"id":2,"type":"article-journal","container-title":"PloS one","issue":"3","note":"publisher: Public Library of Science San Francisco, USA","page":"e18174","title":"Weight trimming and propensity score weighting","volume":"6","author":[{"family":"Lee","given":"Brian K"},{"family":"Lessler","given":"Justin"},{"family":"Stuart","given":"Elizabeth A"}],"issued":{"date-parts":[["2011"]]}}}],"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6]</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eights above 99% were </w:t>
      </w:r>
      <w:proofErr w:type="spellStart"/>
      <w:r w:rsidRPr="00DE6B28">
        <w:rPr>
          <w:rFonts w:ascii="Times New Roman" w:hAnsi="Times New Roman" w:cs="Times New Roman"/>
          <w:kern w:val="0"/>
          <w:sz w:val="24"/>
          <w:szCs w:val="24"/>
          <w14:ligatures w14:val="none"/>
        </w:rPr>
        <w:t>winsorized</w:t>
      </w:r>
      <w:proofErr w:type="spellEnd"/>
      <w:r w:rsidRPr="00DE6B28">
        <w:rPr>
          <w:rFonts w:ascii="Times New Roman" w:hAnsi="Times New Roman" w:cs="Times New Roman"/>
          <w:kern w:val="0"/>
          <w:sz w:val="24"/>
          <w:szCs w:val="24"/>
          <w14:ligatures w14:val="none"/>
        </w:rPr>
        <w:t xml:space="preserve"> to reduce potential bias from extreme values. Diagnostics were used to ensure covariates were adequately balanced by assessing the weighted absolute standardized difference in means of covariates between treatment and control group.</w:t>
      </w:r>
    </w:p>
    <w:p w14:paraId="056E879A" w14:textId="77777777"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For our main analysis, propensity weights were fed into a regression model to estimate the ATC for physical activity on seven outcomes: overall MHQ score, and its six subcategories, Core Cognition, Adaptability and Resilience, Mood and Outlook, Drive and Motivation, Social Self, and Mind-Body Connection. To explore whether the effect of physical activity on mental health differs across age groups, we performed the same analysis on each age group for the MHQ and its six subcategories. Lastly, we estimated the marginal interaction effects of age and physical activity on MHQ to investigate whether an age gradient for mental health exists, and how this may be moderated by physical activity status. In all models, participants were nested within country to account for potential clustering effects. </w:t>
      </w:r>
    </w:p>
    <w:p w14:paraId="7C54BFC3" w14:textId="10723119" w:rsidR="00CC1AF0" w:rsidRPr="00DE6B28" w:rsidRDefault="00CC1AF0" w:rsidP="00CC1AF0">
      <w:pPr>
        <w:spacing w:line="480" w:lineRule="auto"/>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b/>
        <w:t>Several sensitivity analyses were performed to determine whether the inferences of the main analyses were biased due to model misspecification or handling of missing data</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iA83lS4G","properties":{"formattedCitation":"[57,58]","plainCitation":"[57,58]","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7,58]</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First, we computed propensity score weighted regression models that included further adjustment for the full covariate set to allow for doubly robust estimat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NRVPr0z","properties":{"formattedCitation":"[59]","plainCitation":"[59]","noteIndex":0},"citationItems":[{"id":15,"uris":["http://zotero.org/users/local/ucDGfcUQ/items/V77RYWLM"],"itemData":{"id":15,"type":"article-journal","container-title":"American journal of epidemiology","issue":"7","note":"publisher: Oxford University Press","page":"761–767","title":"Doubly robust estimation of causal effects","volume":"173","author":[{"family":"Funk","given":"Michele Jonsson"},{"family":"Westreich","given":"Daniel"},{"family":"Wiesen","given":"Chris"},{"family":"Stürmer","given":"Til"},{"family":"Brookhart","given":"M Alan"},{"family":"Davidian","given":"Marie"}],"issued":{"date-parts":[["2011"]]}}}],"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9]</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Second, instead of handling covariate missingness by surrogate splitting, we first implemented multiple imputation (MI) before the GBM estimation of propensity scores. Third, we estimated ATCs using MI and covariate balancing propensity score (CBPS) weighting, which may outperform GBM if there is a non-complex relationship between treatment and outcome</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5KUxbcth","properties":{"formattedCitation":"[60]","plainCitation":"[60]","noteIndex":0},"citationItems":[{"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0]</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MI and CBPS are described in </w:t>
      </w:r>
      <w:r w:rsidRPr="00DE6B28">
        <w:rPr>
          <w:rFonts w:ascii="Times New Roman" w:hAnsi="Times New Roman" w:cs="Times New Roman"/>
          <w:kern w:val="0"/>
          <w:sz w:val="24"/>
          <w:szCs w:val="24"/>
          <w14:ligatures w14:val="none"/>
        </w:rPr>
        <w:lastRenderedPageBreak/>
        <w:t>greater detail in the Supplementary Materials (Section A). Doubly robust estimation was also computed for these models by including the full covariate set in the multiply imputed, CBPS or GBM-weighted regression models. Akin to our main analyses, participants were nested within country for all models.</w:t>
      </w:r>
    </w:p>
    <w:p w14:paraId="6BDE80F8" w14:textId="5A23EE9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Results</w:t>
      </w:r>
    </w:p>
    <w:p w14:paraId="61927BE1" w14:textId="24579FBB" w:rsidR="00CC1AF0" w:rsidRPr="00DE6B28" w:rsidRDefault="00CC1AF0" w:rsidP="00DE6B28">
      <w:pPr>
        <w:spacing w:line="480" w:lineRule="auto"/>
        <w:ind w:firstLine="720"/>
        <w:rPr>
          <w:rFonts w:ascii="Times New Roman" w:hAnsi="Times New Roman" w:cs="Times New Roman"/>
          <w:b/>
          <w:kern w:val="0"/>
          <w:sz w:val="24"/>
          <w:szCs w:val="24"/>
          <w14:ligatures w14:val="none"/>
        </w:rPr>
      </w:pPr>
      <w:r w:rsidRPr="00DE6B28">
        <w:rPr>
          <w:rFonts w:ascii="Times New Roman" w:hAnsi="Times New Roman" w:cs="Times New Roman"/>
          <w:b/>
          <w:kern w:val="0"/>
          <w:sz w:val="24"/>
          <w:szCs w:val="24"/>
          <w14:ligatures w14:val="none"/>
        </w:rPr>
        <w:t>Descriptive statistics</w:t>
      </w:r>
      <w:r w:rsidR="00DE6B28" w:rsidRPr="00DE6B28">
        <w:rPr>
          <w:rFonts w:ascii="Times New Roman" w:hAnsi="Times New Roman" w:cs="Times New Roman"/>
          <w:b/>
          <w:kern w:val="0"/>
          <w:sz w:val="24"/>
          <w:szCs w:val="24"/>
          <w14:ligatures w14:val="none"/>
        </w:rPr>
        <w:t xml:space="preserve">. </w:t>
      </w:r>
      <w:r w:rsidRPr="00DE6B28">
        <w:rPr>
          <w:rFonts w:ascii="Times New Roman" w:hAnsi="Times New Roman" w:cs="Times New Roman"/>
          <w:kern w:val="0"/>
          <w:sz w:val="24"/>
          <w:szCs w:val="24"/>
          <w14:ligatures w14:val="none"/>
        </w:rPr>
        <w:t>After dropping two cases due to Arabic responses not translating properly, the final sample included 341,956 participants, and was predominantly female (55.3%), post-secondary educated (47.5% with a bachelor’s or graduate degree), employed (47.8%), married (42.5%), and physically active to some degree (60.4%). The sample was also representative across the adult life</w:t>
      </w:r>
      <w:del w:id="7" w:author="Denver Brown" w:date="2023-04-14T07:52:00Z">
        <w:r w:rsidRPr="00DE6B28" w:rsidDel="00E907B7">
          <w:rPr>
            <w:rFonts w:ascii="Times New Roman" w:hAnsi="Times New Roman" w:cs="Times New Roman"/>
            <w:kern w:val="0"/>
            <w:sz w:val="24"/>
            <w:szCs w:val="24"/>
            <w14:ligatures w14:val="none"/>
          </w:rPr>
          <w:delText xml:space="preserve"> </w:delText>
        </w:r>
      </w:del>
      <w:r w:rsidRPr="00DE6B28">
        <w:rPr>
          <w:rFonts w:ascii="Times New Roman" w:hAnsi="Times New Roman" w:cs="Times New Roman"/>
          <w:kern w:val="0"/>
          <w:sz w:val="24"/>
          <w:szCs w:val="24"/>
          <w14:ligatures w14:val="none"/>
        </w:rPr>
        <w:t xml:space="preserve">span (18-24 and 55-64 were the most common age ranges selected at 18.91% and 18.50% of the sample, respectively). The mean score for the MHQ was 67.93 ± 72.70 SD. Full descriptive statistics for the sample demographic characteristics, covariates, physical activity, and mental health can be found in Table 2. </w:t>
      </w:r>
    </w:p>
    <w:p w14:paraId="4BA74F7D" w14:textId="6CFAD0A6"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After adjusting for propensity score weighting, </w:t>
      </w:r>
      <w:commentRangeStart w:id="8"/>
      <w:commentRangeStart w:id="9"/>
      <w:commentRangeStart w:id="10"/>
      <w:commentRangeStart w:id="11"/>
      <w:commentRangeStart w:id="12"/>
      <w:r w:rsidRPr="00DE6B28">
        <w:rPr>
          <w:rFonts w:ascii="Times New Roman" w:hAnsi="Times New Roman" w:cs="Times New Roman"/>
          <w:kern w:val="0"/>
          <w:sz w:val="24"/>
          <w:szCs w:val="24"/>
          <w14:ligatures w14:val="none"/>
        </w:rPr>
        <w:t xml:space="preserve">the effective sample for the treated (active) group </w:t>
      </w:r>
      <w:commentRangeEnd w:id="8"/>
      <w:r w:rsidRPr="00DE6B28">
        <w:rPr>
          <w:rFonts w:ascii="Times New Roman" w:hAnsi="Times New Roman" w:cs="Times New Roman"/>
          <w:kern w:val="0"/>
          <w:sz w:val="24"/>
          <w:szCs w:val="24"/>
          <w14:ligatures w14:val="none"/>
        </w:rPr>
        <w:commentReference w:id="8"/>
      </w:r>
      <w:commentRangeEnd w:id="9"/>
      <w:r w:rsidRPr="00DE6B28">
        <w:rPr>
          <w:rFonts w:ascii="Times New Roman" w:hAnsi="Times New Roman" w:cs="Times New Roman"/>
          <w:kern w:val="0"/>
          <w:sz w:val="24"/>
          <w:szCs w:val="24"/>
          <w14:ligatures w14:val="none"/>
        </w:rPr>
        <w:commentReference w:id="9"/>
      </w:r>
      <w:commentRangeEnd w:id="10"/>
      <w:r w:rsidRPr="00DE6B28">
        <w:rPr>
          <w:rFonts w:ascii="Times New Roman" w:hAnsi="Times New Roman" w:cs="Times New Roman"/>
          <w:kern w:val="0"/>
          <w:sz w:val="24"/>
          <w:szCs w:val="24"/>
          <w14:ligatures w14:val="none"/>
        </w:rPr>
        <w:commentReference w:id="10"/>
      </w:r>
      <w:commentRangeEnd w:id="11"/>
      <w:r w:rsidRPr="00DE6B28">
        <w:rPr>
          <w:rFonts w:ascii="Times New Roman" w:hAnsi="Times New Roman" w:cs="Times New Roman"/>
          <w:kern w:val="0"/>
          <w:sz w:val="24"/>
          <w:szCs w:val="24"/>
          <w14:ligatures w14:val="none"/>
        </w:rPr>
        <w:commentReference w:id="11"/>
      </w:r>
      <w:commentRangeEnd w:id="12"/>
      <w:r w:rsidRPr="00DE6B28">
        <w:rPr>
          <w:rFonts w:ascii="Times New Roman" w:hAnsi="Times New Roman" w:cs="Times New Roman"/>
          <w:kern w:val="0"/>
          <w:sz w:val="24"/>
          <w:szCs w:val="24"/>
          <w14:ligatures w14:val="none"/>
        </w:rPr>
        <w:commentReference w:id="12"/>
      </w:r>
      <w:r w:rsidRPr="00DE6B28">
        <w:rPr>
          <w:rFonts w:ascii="Times New Roman" w:hAnsi="Times New Roman" w:cs="Times New Roman"/>
          <w:kern w:val="0"/>
          <w:sz w:val="24"/>
          <w:szCs w:val="24"/>
          <w14:ligatures w14:val="none"/>
        </w:rPr>
        <w:t xml:space="preserve">was reduced to 140,633.8 (68.13% of unadjusted), yielding an overall effective </w:t>
      </w:r>
      <w:commentRangeStart w:id="13"/>
      <w:commentRangeStart w:id="14"/>
      <w:r w:rsidRPr="00DE6B28">
        <w:rPr>
          <w:rFonts w:ascii="Times New Roman" w:hAnsi="Times New Roman" w:cs="Times New Roman"/>
          <w:kern w:val="0"/>
          <w:sz w:val="24"/>
          <w:szCs w:val="24"/>
          <w14:ligatures w14:val="none"/>
        </w:rPr>
        <w:t xml:space="preserve">sample size of 276,158.8 (80.76% of original sample). </w:t>
      </w:r>
      <w:commentRangeEnd w:id="13"/>
      <w:r w:rsidRPr="00DE6B28">
        <w:rPr>
          <w:rFonts w:ascii="Times New Roman" w:hAnsi="Times New Roman" w:cs="Times New Roman"/>
          <w:kern w:val="0"/>
          <w:sz w:val="24"/>
          <w:szCs w:val="24"/>
          <w14:ligatures w14:val="none"/>
        </w:rPr>
        <w:commentReference w:id="13"/>
      </w:r>
      <w:commentRangeEnd w:id="14"/>
      <w:r w:rsidRPr="00DE6B28">
        <w:rPr>
          <w:rFonts w:ascii="Times New Roman" w:hAnsi="Times New Roman" w:cs="Times New Roman"/>
          <w:kern w:val="0"/>
          <w:sz w:val="24"/>
          <w:szCs w:val="24"/>
          <w14:ligatures w14:val="none"/>
        </w:rPr>
        <w:commentReference w:id="14"/>
      </w:r>
      <w:del w:id="15" w:author="Denver Brown" w:date="2023-04-19T15:19:00Z">
        <w:r w:rsidRPr="00DE6B28" w:rsidDel="00E331F4">
          <w:rPr>
            <w:rFonts w:ascii="Times New Roman" w:hAnsi="Times New Roman" w:cs="Times New Roman"/>
            <w:kern w:val="0"/>
            <w:sz w:val="24"/>
            <w:szCs w:val="24"/>
            <w14:ligatures w14:val="none"/>
          </w:rPr>
          <w:delText xml:space="preserve"> </w:delText>
        </w:r>
      </w:del>
      <w:r w:rsidRPr="00DE6B28">
        <w:rPr>
          <w:rFonts w:ascii="Times New Roman" w:hAnsi="Times New Roman" w:cs="Times New Roman"/>
          <w:kern w:val="0"/>
          <w:sz w:val="24"/>
          <w:szCs w:val="24"/>
          <w14:ligatures w14:val="none"/>
        </w:rPr>
        <w:t>The effective sample size is the “approximately the number of observations from a simple random sample that yields an estimate with sampling variation equal to the sampling variation obtained with the weighted comparison observation”, and can be interpreted as a conservative lower bound for the adjusted size of the weighted sample</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c8jzvoZH","properties":{"formattedCitation":"[61]","plainCitation":"[61]","noteIndex":0},"citationItems":[{"id":83,"uris":["http://zotero.org/users/local/ucDGfcUQ/items/EFUTE3DH"],"itemData":{"id":83,"type":"book","publisher":"Rand Santa Monica, Calif","title":"Toolkit for weighting and analysis of nonequivalent groups: a tutorial for the R TWANG package","author":[{"family":"Ridgeway","given":"Greg"},{"family":"McCaffrey","given":"Daniel F"},{"family":"Morral","given":"Andrew R"},{"family":"Cefalu","given":"Matthew"},{"family":"Burgette","given":"Lane F"},{"family":"Pane","given":"Joseph D"},{"family":"Griffin","given":"Beth Ann"}],"issued":{"date-parts":[["2022"]]}}}],"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1]</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Diagnostics indicated that covariate balance was successfully achieved after GBM and CBPS weighting procedures were implemented (see Supplementary Materials, Section B).</w:t>
      </w:r>
    </w:p>
    <w:p w14:paraId="01FBD553" w14:textId="162A17FD" w:rsidR="00CC1AF0" w:rsidRPr="00DE6B28" w:rsidRDefault="00CC1AF0" w:rsidP="00DE6B28">
      <w:pPr>
        <w:spacing w:line="480" w:lineRule="auto"/>
        <w:ind w:firstLine="720"/>
        <w:rPr>
          <w:rFonts w:ascii="Times New Roman" w:hAnsi="Times New Roman" w:cs="Times New Roman"/>
          <w:b/>
          <w:kern w:val="0"/>
          <w:sz w:val="24"/>
          <w:szCs w:val="24"/>
          <w14:ligatures w14:val="none"/>
        </w:rPr>
      </w:pPr>
      <w:r w:rsidRPr="00DE6B28">
        <w:rPr>
          <w:rFonts w:ascii="Times New Roman" w:hAnsi="Times New Roman" w:cs="Times New Roman"/>
          <w:b/>
          <w:kern w:val="0"/>
          <w:sz w:val="24"/>
          <w:szCs w:val="24"/>
          <w14:ligatures w14:val="none"/>
        </w:rPr>
        <w:lastRenderedPageBreak/>
        <w:t>Physical Activity</w:t>
      </w:r>
      <w:r w:rsidR="00DE6B28" w:rsidRPr="00DE6B28">
        <w:rPr>
          <w:rFonts w:ascii="Times New Roman" w:hAnsi="Times New Roman" w:cs="Times New Roman"/>
          <w:b/>
          <w:kern w:val="0"/>
          <w:sz w:val="24"/>
          <w:szCs w:val="24"/>
          <w14:ligatures w14:val="none"/>
        </w:rPr>
        <w:t xml:space="preserve">. </w:t>
      </w:r>
      <w:r w:rsidRPr="00DE6B28">
        <w:rPr>
          <w:rFonts w:ascii="Times New Roman" w:hAnsi="Times New Roman" w:cs="Times New Roman"/>
          <w:kern w:val="0"/>
          <w:sz w:val="24"/>
          <w:szCs w:val="24"/>
          <w14:ligatures w14:val="none"/>
        </w:rPr>
        <w:t xml:space="preserve">Propensity score weighted models demonstrated physical activity was associated with significant (p &lt; 0.01) treatment effects on overall MHQ scores </w:t>
      </w:r>
      <w:commentRangeStart w:id="16"/>
      <w:commentRangeStart w:id="17"/>
      <w:r w:rsidRPr="00DE6B28">
        <w:rPr>
          <w:rFonts w:ascii="Times New Roman" w:hAnsi="Times New Roman" w:cs="Times New Roman"/>
          <w:kern w:val="0"/>
          <w:sz w:val="24"/>
          <w:szCs w:val="24"/>
          <w14:ligatures w14:val="none"/>
        </w:rPr>
        <w:t xml:space="preserve">(ATC = 17.86; 95% CI: 15.07-20.64), which coincided with a small effect size calculated using standard deviations from the unweighted data (standardized mean difference (SMD) = 0.25). Physical activity was also associated with significant treatment effects for each of the six MHQ subcategories: Core Cognition (ATC = 16.33; 95% CI: 13.87-18.78;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25), Adaptability and Resilience (ATC =17.57; 95% CI: 14.83-20.31;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26), Drive and Motivation (ATC = 15.86; 95% CI: 12.87-18.86;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24), Mood and Outlook (ATC = 15.27; 95% CI: 12.53-18.01;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i/>
          <w:kern w:val="0"/>
          <w:sz w:val="24"/>
          <w:szCs w:val="24"/>
          <w14:ligatures w14:val="none"/>
        </w:rPr>
        <w:t xml:space="preserve"> </w:t>
      </w:r>
      <w:r w:rsidRPr="00DE6B28">
        <w:rPr>
          <w:rFonts w:ascii="Times New Roman" w:hAnsi="Times New Roman" w:cs="Times New Roman"/>
          <w:kern w:val="0"/>
          <w:sz w:val="24"/>
          <w:szCs w:val="24"/>
          <w14:ligatures w14:val="none"/>
        </w:rPr>
        <w:t xml:space="preserve">= 0.22), Social Self (ATC = 13.02; 95% CI: 10.18-15.85;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17), and Mind-Body Connection (ATC = 19.25; 95% CI: 16.66-21.84; </w:t>
      </w:r>
      <w:r w:rsidRPr="00DE6B28">
        <w:rPr>
          <w:rFonts w:ascii="Times New Roman" w:hAnsi="Times New Roman" w:cs="Times New Roman"/>
          <w:iCs/>
          <w:kern w:val="0"/>
          <w:sz w:val="24"/>
          <w:szCs w:val="24"/>
          <w14:ligatures w14:val="none"/>
        </w:rPr>
        <w:t>SMD</w:t>
      </w:r>
      <w:r w:rsidRPr="00DE6B28">
        <w:rPr>
          <w:rFonts w:ascii="Times New Roman" w:hAnsi="Times New Roman" w:cs="Times New Roman"/>
          <w:kern w:val="0"/>
          <w:sz w:val="24"/>
          <w:szCs w:val="24"/>
          <w14:ligatures w14:val="none"/>
        </w:rPr>
        <w:t xml:space="preserve"> = 0.31). </w:t>
      </w:r>
      <w:commentRangeEnd w:id="16"/>
      <w:r w:rsidRPr="00DE6B28">
        <w:rPr>
          <w:rFonts w:ascii="Times New Roman" w:hAnsi="Times New Roman" w:cs="Times New Roman"/>
          <w:kern w:val="0"/>
          <w:sz w:val="24"/>
          <w:szCs w:val="24"/>
          <w14:ligatures w14:val="none"/>
        </w:rPr>
        <w:commentReference w:id="16"/>
      </w:r>
      <w:commentRangeEnd w:id="17"/>
      <w:r w:rsidRPr="00DE6B28">
        <w:rPr>
          <w:rFonts w:ascii="Times New Roman" w:hAnsi="Times New Roman" w:cs="Times New Roman"/>
          <w:kern w:val="0"/>
          <w:sz w:val="24"/>
          <w:szCs w:val="24"/>
          <w14:ligatures w14:val="none"/>
        </w:rPr>
        <w:commentReference w:id="17"/>
      </w:r>
    </w:p>
    <w:p w14:paraId="1262FDF6" w14:textId="48DC6E35" w:rsidR="00CC1AF0" w:rsidRPr="00DE6B28" w:rsidRDefault="00CC1AF0" w:rsidP="00DE6B28">
      <w:pPr>
        <w:spacing w:line="480" w:lineRule="auto"/>
        <w:ind w:firstLine="720"/>
        <w:rPr>
          <w:rFonts w:ascii="Times New Roman" w:hAnsi="Times New Roman" w:cs="Times New Roman"/>
          <w:b/>
          <w:kern w:val="0"/>
          <w:sz w:val="24"/>
          <w:szCs w:val="24"/>
          <w14:ligatures w14:val="none"/>
        </w:rPr>
      </w:pPr>
      <w:r w:rsidRPr="00DE6B28">
        <w:rPr>
          <w:rFonts w:ascii="Times New Roman" w:hAnsi="Times New Roman" w:cs="Times New Roman"/>
          <w:b/>
          <w:kern w:val="0"/>
          <w:sz w:val="24"/>
          <w:szCs w:val="24"/>
          <w14:ligatures w14:val="none"/>
        </w:rPr>
        <w:t>Physical Activity and Age</w:t>
      </w:r>
      <w:r w:rsidR="00DE6B28" w:rsidRPr="00DE6B28">
        <w:rPr>
          <w:rFonts w:ascii="Times New Roman" w:hAnsi="Times New Roman" w:cs="Times New Roman"/>
          <w:b/>
          <w:kern w:val="0"/>
          <w:sz w:val="24"/>
          <w:szCs w:val="24"/>
          <w14:ligatures w14:val="none"/>
        </w:rPr>
        <w:t xml:space="preserve">. </w:t>
      </w:r>
      <w:r w:rsidRPr="00DE6B28">
        <w:rPr>
          <w:rFonts w:ascii="Times New Roman" w:hAnsi="Times New Roman" w:cs="Times New Roman"/>
          <w:kern w:val="0"/>
          <w:sz w:val="24"/>
          <w:szCs w:val="24"/>
          <w14:ligatures w14:val="none"/>
        </w:rPr>
        <w:t xml:space="preserve">Figures 1 and 2 show the effects of PA on overall MHQ scores and each subcategory by each age group. Briefly, overall trends showed significant beneficial effects of physical activity on overall MHQ scores and each MHQ subcategory across each age group. Larger effects were observed for young and middle-aged adults as well as those 85+ years of age. </w:t>
      </w:r>
      <w:commentRangeStart w:id="18"/>
      <w:commentRangeStart w:id="19"/>
      <w:r w:rsidRPr="00DE6B28">
        <w:rPr>
          <w:rFonts w:ascii="Times New Roman" w:hAnsi="Times New Roman" w:cs="Times New Roman"/>
          <w:kern w:val="0"/>
          <w:sz w:val="24"/>
          <w:szCs w:val="24"/>
          <w14:ligatures w14:val="none"/>
        </w:rPr>
        <w:t>Inspection of the estimated effects on the six MHQ subcategories suggest that younger age groups may experience more favorable effects from physical activity for Core Cognition and Adaptability and Resilience, as compared to the other older age groups. All ATCs and standard errors can be found in Supplementary Materials Table 1.</w:t>
      </w:r>
      <w:commentRangeEnd w:id="18"/>
      <w:r w:rsidRPr="00DE6B28">
        <w:rPr>
          <w:rFonts w:ascii="Times New Roman" w:hAnsi="Times New Roman" w:cs="Times New Roman"/>
          <w:kern w:val="0"/>
          <w:sz w:val="24"/>
          <w:szCs w:val="24"/>
          <w14:ligatures w14:val="none"/>
        </w:rPr>
        <w:commentReference w:id="18"/>
      </w:r>
      <w:commentRangeEnd w:id="19"/>
      <w:r w:rsidRPr="00DE6B28">
        <w:rPr>
          <w:rFonts w:ascii="Times New Roman" w:hAnsi="Times New Roman" w:cs="Times New Roman"/>
          <w:kern w:val="0"/>
          <w:sz w:val="24"/>
          <w:szCs w:val="24"/>
          <w14:ligatures w14:val="none"/>
        </w:rPr>
        <w:commentReference w:id="19"/>
      </w:r>
    </w:p>
    <w:p w14:paraId="7AB58767" w14:textId="77777777"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Figures 3 and 4 show the predicted values of overall MHQ scores and each of the six subcategories as a function of age and physical activity engagement, demonstrating consistent increases in mental health with aging, with the exception of 75-84 to 85+ where mental health appears to plateau as evidenced by non-significant changes in both the Inactive and Active </w:t>
      </w:r>
      <w:r w:rsidRPr="00DE6B28">
        <w:rPr>
          <w:rFonts w:ascii="Times New Roman" w:hAnsi="Times New Roman" w:cs="Times New Roman"/>
          <w:kern w:val="0"/>
          <w:sz w:val="24"/>
          <w:szCs w:val="24"/>
          <w14:ligatures w14:val="none"/>
        </w:rPr>
        <w:lastRenderedPageBreak/>
        <w:t>groups. Being physically active was associated with consistently higher mental health across all age groups.</w:t>
      </w:r>
    </w:p>
    <w:p w14:paraId="41368DC1" w14:textId="79CC833E" w:rsidR="00CC1AF0" w:rsidRPr="00DE6B28" w:rsidRDefault="00CC1AF0" w:rsidP="00DE6B28">
      <w:pPr>
        <w:spacing w:line="480" w:lineRule="auto"/>
        <w:ind w:firstLine="720"/>
        <w:rPr>
          <w:rFonts w:ascii="Times New Roman" w:hAnsi="Times New Roman" w:cs="Times New Roman"/>
          <w:b/>
          <w:kern w:val="0"/>
          <w:sz w:val="24"/>
          <w:szCs w:val="24"/>
          <w14:ligatures w14:val="none"/>
        </w:rPr>
      </w:pPr>
      <w:r w:rsidRPr="00DE6B28">
        <w:rPr>
          <w:rFonts w:ascii="Times New Roman" w:hAnsi="Times New Roman" w:cs="Times New Roman"/>
          <w:b/>
          <w:kern w:val="0"/>
          <w:sz w:val="24"/>
          <w:szCs w:val="24"/>
          <w14:ligatures w14:val="none"/>
        </w:rPr>
        <w:t>Sensitivity analyses</w:t>
      </w:r>
      <w:r w:rsidR="00DE6B28" w:rsidRPr="00DE6B28">
        <w:rPr>
          <w:rFonts w:ascii="Times New Roman" w:hAnsi="Times New Roman" w:cs="Times New Roman"/>
          <w:b/>
          <w:kern w:val="0"/>
          <w:sz w:val="24"/>
          <w:szCs w:val="24"/>
          <w14:ligatures w14:val="none"/>
        </w:rPr>
        <w:t xml:space="preserve">. </w:t>
      </w:r>
      <w:r w:rsidRPr="00DE6B28">
        <w:rPr>
          <w:rFonts w:ascii="Times New Roman" w:hAnsi="Times New Roman" w:cs="Times New Roman"/>
          <w:kern w:val="0"/>
          <w:sz w:val="24"/>
          <w:szCs w:val="24"/>
          <w14:ligatures w14:val="none"/>
        </w:rPr>
        <w:t xml:space="preserve">Our sensitivity analyses (see Table 3) demonstrated convergence of the estimated treatment effects of physical activity on mental health across each of the alternative statistical techniques employed when compared to the main GBM results. </w:t>
      </w:r>
    </w:p>
    <w:p w14:paraId="1942003F" w14:textId="7777777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Discussion</w:t>
      </w:r>
    </w:p>
    <w:p w14:paraId="141021AB" w14:textId="4603ADC4"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The purpose of the present study was to estimate the treatment effects of physical activity engagement on a comprehensive indicator of mental health and its subcategories, and whether these effects may differ across age cohorts. Our findings revealed a significant small effect of self-reported physical activity on overall mental health and well-being. Sensitivity analyses revealed this effect was robust after adjusting for covariates using several different statistical methods. These findings are consistent with the existing evidence that has demonstrated beneficial associations between physical activity and various psychological outcomes including severe mental disorders</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cYpM6yR9","properties":{"formattedCitation":"[53]","plainCitation":"[53]","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3]</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cognitive funct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NqY7wZ4h","properties":{"formattedCitation":"[62,63]","plainCitation":"[62,63]","noteIndex":0},"citationItems":[{"id":110,"uris":["http://zotero.org/users/local/ucDGfcUQ/items/C7Z9P8NH"],"itemData":{"id":110,"type":"article-journal","abstract":"Childhood is an important and sensitive period for cognitive development. There is limited published research regarding the relationship between sports and cognitive functions in children. We present studies that demonstrate the influence of physical activity on health, especially a positive correlation between sports and cognitive functions. The keywords “children, cognition, cognitive function, physical activity, and brain” were searched for using PsycInfo, Medline, and Google Scholar, with publication dates ranging from January 2000 to November 2017. Of the 617 results, 58 articles strictly connected to the main topics of physical activity and cognitive functioning were then reviewed. The areas of attention, thinking, language, learning, and memory were analyzed relative to sports and childhood. Results suggest that engaging in sports in late childhood positively influences cognitive and emotional functions. There is a paucity of publications that investigate the impact of sports on pre-adolescents’ cognitive functions, or explore which cognitive functions are developed by which sporting disciplines. Such knowledge would be useful in developing training programs for pre-adolescents, aimed at improving cognitive functions that may guide both researchers and practitioners relative to the wide range of benefits that result from physical activity.","container-title":"International Journal of Environmental Research and Public Health","DOI":"10.3390/ijerph15040800","ISSN":"1661-7827","issue":"4","journalAbbreviation":"Int J Environ Res Public Health","note":"PMID: 29671803\nPMCID: PMC5923842","page":"800","source":"PubMed Central","title":"Physical Activity and Cognitive Functioning of Children: A Systematic Review","title-short":"Physical Activity and Cognitive Functioning of Children","volume":"15","author":[{"family":"Bidzan-Bluma","given":"Ilona"},{"family":"Lipowska","given":"Małgorzata"}],"issued":{"date-parts":[["2018",4]]}}},{"id":82,"uris":["http://zotero.org/users/local/ucDGfcUQ/items/HY83PVEX"],"itemData":{"id":82,"type":"article-journal","container-title":"Clinical interventions in aging","note":"publisher: Taylor &amp; Francis","page":"661–682","title":"Physical activity and cognitive function in individuals over 60 years of age: a systematic review","author":[{"family":"Carvalho","given":"Ashley"},{"family":"Rea","given":"Irene Maeve"},{"family":"Parimon","given":"Tanyalak"},{"family":"Cusack","given":"Barry J"}],"issued":{"date-parts":[["2014"]]}}}],"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2,63]</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emotional skills</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efDvzjMe","properties":{"formattedCitation":"[64]","plainCitation":"[64]","noteIndex":0},"citationItems":[{"id":81,"uris":["http://zotero.org/users/local/ucDGfcUQ/items/9BDW4IG6"],"itemData":{"id":81,"type":"article-journal","container-title":"Scandinavian journal of medicine &amp; science in sports","issue":"8","note":"publisher: Wiley Online Library","page":"862–874","title":"Emotional intelligence in sport and exercise: A systematic review","volume":"26","author":[{"family":"Laborde","given":"Sylvain"},{"family":"Dosseville","given":"Fabrice"},{"family":"Allen","given":"Mark S"}],"issued":{"date-parts":[["2016"]]}}}],"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4]</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resilience</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IF0BshXB","properties":{"formattedCitation":"[65]","plainCitation":"[65]","noteIndex":0},"citationItems":[{"id":80,"uris":["http://zotero.org/users/local/ucDGfcUQ/items/9BDRMLMU"],"itemData":{"id":80,"type":"article-journal","container-title":"Psychological medicine","issue":"5","note":"publisher: Cambridge University Press","page":"824–833","title":"Emotional distress in young adults during the COVID-19 pandemic: evidence of risk and resilience from a longitudinal cohort study","volume":"52","author":[{"family":"Shanahan","given":"Lilly"},{"family":"Steinhoff","given":"Annekatrin"},{"family":"Bechtiger","given":"Laura"},{"family":"Murray","given":"Aja L"},{"family":"Nivette","given":"Amy"},{"family":"Hepp","given":"Urs"},{"family":"Ribeaud","given":"Denis"},{"family":"Eisner","given":"Manuel"}],"issued":{"date-parts":[["2022"]]}}}],"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5]</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nd quality of life</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K4jGHYtZ","properties":{"formattedCitation":"[21,26]","plainCitation":"[21,26]","noteIndex":0},"citationItems":[{"id":37,"uris":["http://zotero.org/users/local/ucDGfcUQ/items/YJZ2YFV2"],"itemData":{"id":37,"type":"article-journal","container-title":"Psychiatry research","note":"publisher: Elsevier","page":"47–54","title":"Exercise improves physical and psychological quality of life in people with depression: A meta-analysis including the evaluation of control group response","volume":"241","author":[{"family":"Schuch","given":"Felipe B"},{"family":"Vancampfort","given":"Davy"},{"family":"Rosenbaum","given":"Simon"},{"family":"Richards","given":"Justin"},{"family":"Ward","given":"Philip B"},{"family":"Stubbs","given":"Brendon"}],"issued":{"date-parts":[["2016"]]}}},{"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1,26]</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Our results also align with previous work that has shown favorable effects of physical activity on indicators of mental health are consistent across the adult lifespa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FaAAQHP","properties":{"formattedCitation":"[66,67]","plainCitation":"[66,67]","noteIndex":0},"citationItems":[{"id":79,"uris":["http://zotero.org/users/local/ucDGfcUQ/items/6GUZX27Q"],"itemData":{"id":79,"type":"article-journal","container-title":"Scandinavian journal of medicine &amp; science in sports","issue":"5","note":"publisher: Wiley Online Library","page":"816–827","title":"Consequences of physical inactivity in older adults: A systematic review of reviews and meta-analyses","volume":"30","author":[{"family":"Cunningham","given":"Conor"},{"family":"O'Sullivan","given":"Roger"},{"family":"Caserotti","given":"Paolo"},{"family":"Tully","given":"Mark A"}],"issued":{"date-parts":[["2020"]]}}},{"id":78,"uris":["http://zotero.org/users/local/ucDGfcUQ/items/H73T5U6D"],"itemData":{"id":78,"type":"article-journal","container-title":"Trends in psychiatry and psychotherapy","note":"publisher: SciELO Brasil","page":"36–42","title":"The effects of physical activity on anxiety, depression, and quality of life in elderly people living in the community","volume":"41","author":[{"family":"Oliveira","given":"Lucineide da Silva Santos Castelo Branco","non-dropping-particle":"de"},{"family":"Souza","given":"Edila C"},{"family":"Rodrigues","given":"Rosilene Andrade Silva"},{"family":"Fett","given":"Carlos Alexandre"},{"family":"Piva","given":"Angelo Biagini"}],"issued":{"date-parts":[["2019"]]}}}],"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6,67]</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t>
      </w:r>
      <w:commentRangeStart w:id="20"/>
      <w:r w:rsidRPr="00DE6B28">
        <w:rPr>
          <w:rFonts w:ascii="Times New Roman" w:hAnsi="Times New Roman" w:cs="Times New Roman"/>
          <w:kern w:val="0"/>
          <w:sz w:val="24"/>
          <w:szCs w:val="24"/>
          <w14:ligatures w14:val="none"/>
        </w:rPr>
        <w:t>Taken together, these findings further underscore the importance of promoting a physically activity lifestyle to improve population mental health and well-being, which has the potential to significantly reduce the forecasted growing economic costs associated with poor mental health over the next decade.</w:t>
      </w:r>
      <w:commentRangeEnd w:id="20"/>
      <w:r w:rsidRPr="00DE6B28">
        <w:rPr>
          <w:rFonts w:ascii="Times New Roman" w:hAnsi="Times New Roman" w:cs="Times New Roman"/>
          <w:kern w:val="0"/>
          <w:sz w:val="24"/>
          <w:szCs w:val="24"/>
          <w14:ligatures w14:val="none"/>
        </w:rPr>
        <w:commentReference w:id="20"/>
      </w:r>
    </w:p>
    <w:p w14:paraId="49E85A1D" w14:textId="47530A60" w:rsidR="00CC1AF0" w:rsidRPr="00DE6B28" w:rsidRDefault="00CC1AF0" w:rsidP="00CC1AF0">
      <w:pPr>
        <w:spacing w:line="480" w:lineRule="auto"/>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b/>
        <w:t xml:space="preserve">Findings from the present study also contribute to the body of literature investigating associations between physical activity and mental health through examining specific </w:t>
      </w:r>
      <w:r w:rsidRPr="00DE6B28">
        <w:rPr>
          <w:rFonts w:ascii="Times New Roman" w:hAnsi="Times New Roman" w:cs="Times New Roman"/>
          <w:kern w:val="0"/>
          <w:sz w:val="24"/>
          <w:szCs w:val="24"/>
          <w14:ligatures w14:val="none"/>
        </w:rPr>
        <w:lastRenderedPageBreak/>
        <w:t>subcategories of mental health and well-being. Our results showed robust and consistent beneficial effects of physical activity on each of the six subcategories of the MHQ, although it should be noted that physical activity appears to have a significantly stronger relationship with Mind-Body Connection compared to Social Self as evidenced by non-overlapping 95% CIs. The Mind-Body Connection subcategory, in which the largest effects were observed for physical activity, contains items assessing aspects of well-being with benefits robustly related to physical activity, such as pai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ZNFHu2Bi","properties":{"formattedCitation":"[68,69]","plainCitation":"[68,69]","noteIndex":0},"citationItems":[{"id":77,"uris":["http://zotero.org/users/local/ucDGfcUQ/items/MSQXPDS7"],"itemData":{"id":77,"type":"article-journal","container-title":"The Journal of Pain","issue":"11","note":"publisher: Elsevier","page":"1249–1266","title":"Exercise-induced hypoalgesia in pain-free and chronic pain populations: state of the art and future directions","volume":"20","author":[{"family":"Rice","given":"David"},{"family":"Nijs","given":"Jo"},{"family":"Kosek","given":"Eva"},{"family":"Wideman","given":"Timothy"},{"family":"Hasenbring","given":"Monika I"},{"family":"Koltyn","given":"Kelli"},{"family":"Graven-Nielsen","given":"Thomas"},{"family":"Polli","given":"Andrea"}],"issued":{"date-parts":[["2019"]]}}},{"id":76,"uris":["http://zotero.org/users/local/ucDGfcUQ/items/UQH4YQUH"],"itemData":{"id":76,"type":"article-journal","container-title":"British journal of sports medicine","issue":"19","note":"publisher: BMJ Publishing Group Ltd and British Association of Sport and Exercise Medicine","page":"1410–1418","title":"Does leisure time physical activity protect against low back pain? Systematic review and meta-analysis of 36 prospective cohort studies","volume":"51","author":[{"family":"Shiri","given":"Rahman"},{"family":"Falah-Hassani","given":"Kobra"}],"issued":{"date-parts":[["2017"]]}}}],"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68,69]</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sleep</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3xdYtoEE","properties":{"formattedCitation":"[70,71]","plainCitation":"[70,71]","noteIndex":0},"citationItems":[{"id":75,"uris":["http://zotero.org/users/local/ucDGfcUQ/items/X7M8RR6Z"],"itemData":{"id":75,"type":"article-journal","container-title":"Journal of psychiatric research","note":"publisher: Elsevier","page":"96–106","title":"Does exercise improve sleep quality in individuals with mental illness? A systematic review and meta-analysis","volume":"109","author":[{"family":"Lederman","given":"Oscar"},{"family":"Ward","given":"Philip B"},{"family":"Firth","given":"Joseph"},{"family":"Maloney","given":"Christopher"},{"family":"Carney","given":"Rebekah"},{"family":"Vancampfort","given":"Davy"},{"family":"Stubbs","given":"Brendon"},{"family":"Kalucy","given":"Megan"},{"family":"Rosenbaum","given":"Simon"}],"issued":{"date-parts":[["2019"]]}}},{"id":74,"uris":["http://zotero.org/users/local/ucDGfcUQ/items/8C94QBWB"],"itemData":{"id":74,"type":"article-journal","container-title":"Journal of behavioral medicine","note":"publisher: Springer","page":"427–449","title":"The effects of physical activity on sleep: a meta-analytic review","volume":"38","author":[{"family":"Kredlow","given":"M Alexandra"},{"family":"Capozzoli","given":"Michelle C"},{"family":"Hearon","given":"Bridget A"},{"family":"Calkins","given":"Amanda W"},{"family":"Otto","given":"Michael W"}],"issued":{"date-parts":[["2015"]]}}}],"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70,71]</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ppetite regulation</w:t>
      </w:r>
      <w:r w:rsidR="00750206" w:rsidRPr="00DE6B28">
        <w:rPr>
          <w:rFonts w:ascii="Times New Roman" w:hAnsi="Times New Roman" w:cs="Times New Roman"/>
          <w:kern w:val="0"/>
          <w:sz w:val="24"/>
          <w:szCs w:val="24"/>
          <w14:ligatures w14:val="none"/>
        </w:rPr>
        <w:t xml:space="preserve"> </w:t>
      </w:r>
      <w:r w:rsidR="0075020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UB9AU6Ns","properties":{"formattedCitation":"[72,73]","plainCitation":"[72,73]","noteIndex":0},"citationItems":[{"id":73,"uris":["http://zotero.org/users/local/ucDGfcUQ/items/28Y3JD79"],"itemData":{"id":73,"type":"article-journal","container-title":"Physiology &amp; behavior","note":"publisher: Elsevier","page":"23–29","title":"Homeostatic and non-homeostatic appetite control along the spectrum of physical activity levels: An updated perspective","volume":"192","author":[{"family":"Beaulieu","given":"Kristine"},{"family":"Hopkins","given":"Mark"},{"family":"Blundell","given":"John"},{"family":"Finlayson","given":"Graham"}],"issued":{"date-parts":[["2018"]]}}},{"id":72,"uris":["http://zotero.org/users/local/ucDGfcUQ/items/VPGBP6AI"],"itemData":{"id":72,"type":"article-journal","container-title":"Sports Medicine","note":"publisher: Springer","page":"1897–1919","title":"Does habitual physical activity increase the sensitivity of the appetite control system? A systematic review","volume":"46","author":[{"family":"Beaulieu","given":"Kristine"},{"family":"Hopkins","given":"Mark"},{"family":"Blundell","given":"John"},{"family":"Finlayson","given":"Graham"}],"issued":{"date-parts":[["2016"]]}}}],"schema":"https://github.com/citation-style-language/schema/raw/master/csl-citation.json"} </w:instrText>
      </w:r>
      <w:r w:rsidR="0075020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72,73]</w:t>
      </w:r>
      <w:r w:rsidR="0075020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and fatigue</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c7g8QWO","properties":{"formattedCitation":"[74,75]","plainCitation":"[74,75]","noteIndex":0},"citationItems":[{"id":115,"uris":["http://zotero.org/users/local/ucDGfcUQ/items/4VXC47EU"],"itemData":{"id":115,"type":"article-journal","abstract":"OBJECTIVE: To provide a quantitative synthesis of randomized controlled trials examining the effect of exercise training on symptomatic fatigue in persons with multiple sclerosis (MS).\nMETHODS: Electronic databases (Web of Science, PubMed, PsycInfo, and Google Scholar) were searched for articles published between 1960 and October 2012 by using the key words \"fatigue,\" OR \"tiredness,\" OR \"energy,\" OR \"mood,\" OR \"lassitude,\" AND \"exercise,\" OR \"physical activity,\" OR \"rehabilitation,\" OR \"fitness\" WITH \"multiple sclerosis.\" The initial search resulted in 311 articles, of which 74 were reviewed in detail and 17 met the inclusion criteria and provided enough data to compute effect sizes (ESs; Cohen d). The meta-analysis was conducted using a meta-analysis software program, and a random-effects model was used to calculate the overall ES, expressed as Hedge g.\nRESULTS: The weighted mean ES from 17 randomized controlled trials with 568 participants with MS was 0.45 (standard error = 0.12, 95% confidence interval = 0.22-0.68, z = 3.88, p ≤ .001). The weighted mean ES was slightly heterogeneous (Q = 29.9, df = 16, p = .019).\nCONCLUSIONS: The cumulative evidence supports that exercise training is associated with a significant small reduction in fatigue among persons with MS.","container-title":"Psychosomatic Medicine","DOI":"10.1097/PSY.0b013e31829b4525","ISSN":"1534-7796","issue":"6","journalAbbreviation":"Psychosom Med","language":"eng","note":"PMID: 23788693","page":"575-580","source":"PubMed","title":"Effects of exercise training on fatigue in multiple sclerosis: a meta-analysis","title-short":"Effects of exercise training on fatigue in multiple sclerosis","volume":"75","author":[{"family":"Pilutti","given":"Lara A."},{"family":"Greenlee","given":"Tina A."},{"family":"Motl","given":"Robert W."},{"family":"Nickrent","given":"Megan S."},{"family":"Petruzzello","given":"Steven J."}],"issued":{"date-parts":[["2013"]]}}},{"id":70,"uris":["http://zotero.org/users/local/ucDGfcUQ/items/PBMSI7L7"],"itemData":{"id":70,"type":"article-journal","container-title":"Nature reviews Clinical oncology","issue":"10","note":"publisher: Nature Publishing Group UK London","page":"597–609","title":"Cancer-related fatigue—mechanisms, risk factors, and treatments","volume":"11","author":[{"family":"Bower","given":"Julienne E"}],"issued":{"date-parts":[["2014"]]}}}],"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74,75]</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Conversely, the smallest effect was shown for Social Self, which includes aspects of well-being with less established and robust associations to physical activity such as </w:t>
      </w:r>
      <w:commentRangeStart w:id="21"/>
      <w:commentRangeStart w:id="22"/>
      <w:commentRangeEnd w:id="21"/>
      <w:r w:rsidRPr="00DE6B28">
        <w:rPr>
          <w:rFonts w:ascii="Times New Roman" w:hAnsi="Times New Roman" w:cs="Times New Roman"/>
          <w:kern w:val="0"/>
          <w:sz w:val="24"/>
          <w:szCs w:val="24"/>
          <w14:ligatures w14:val="none"/>
        </w:rPr>
        <w:commentReference w:id="21"/>
      </w:r>
      <w:commentRangeEnd w:id="22"/>
      <w:r w:rsidRPr="00DE6B28">
        <w:rPr>
          <w:rFonts w:ascii="Times New Roman" w:hAnsi="Times New Roman" w:cs="Times New Roman"/>
          <w:kern w:val="0"/>
          <w:sz w:val="24"/>
          <w:szCs w:val="24"/>
          <w14:ligatures w14:val="none"/>
        </w:rPr>
        <w:commentReference w:id="22"/>
      </w:r>
      <w:r w:rsidRPr="00DE6B28">
        <w:rPr>
          <w:rFonts w:ascii="Times New Roman" w:hAnsi="Times New Roman" w:cs="Times New Roman"/>
          <w:kern w:val="0"/>
          <w:sz w:val="24"/>
          <w:szCs w:val="24"/>
          <w14:ligatures w14:val="none"/>
        </w:rPr>
        <w:t>empathy,</w:t>
      </w:r>
      <w:ins w:id="23" w:author="Christopher Huong" w:date="2023-04-18T08:16:00Z">
        <w:r w:rsidRPr="00DE6B28">
          <w:rPr>
            <w:rFonts w:ascii="Times New Roman" w:hAnsi="Times New Roman" w:cs="Times New Roman"/>
            <w:kern w:val="0"/>
            <w:sz w:val="24"/>
            <w:szCs w:val="24"/>
            <w14:ligatures w14:val="none"/>
          </w:rPr>
          <w:t xml:space="preserve"> </w:t>
        </w:r>
      </w:ins>
      <w:commentRangeStart w:id="24"/>
      <w:commentRangeStart w:id="25"/>
      <w:r w:rsidRPr="00DE6B28">
        <w:rPr>
          <w:rFonts w:ascii="Times New Roman" w:hAnsi="Times New Roman" w:cs="Times New Roman"/>
          <w:kern w:val="0"/>
          <w:sz w:val="24"/>
          <w:szCs w:val="24"/>
          <w14:ligatures w14:val="none"/>
        </w:rPr>
        <w:t>communication skills</w:t>
      </w:r>
      <w:commentRangeEnd w:id="24"/>
      <w:r w:rsidRPr="00DE6B28">
        <w:rPr>
          <w:rFonts w:ascii="Times New Roman" w:hAnsi="Times New Roman" w:cs="Times New Roman"/>
          <w:kern w:val="0"/>
          <w:sz w:val="24"/>
          <w:szCs w:val="24"/>
          <w14:ligatures w14:val="none"/>
        </w:rPr>
        <w:commentReference w:id="24"/>
      </w:r>
      <w:commentRangeEnd w:id="25"/>
      <w:r w:rsidRPr="00DE6B28">
        <w:rPr>
          <w:rFonts w:ascii="Times New Roman" w:hAnsi="Times New Roman" w:cs="Times New Roman"/>
          <w:kern w:val="0"/>
          <w:sz w:val="24"/>
          <w:szCs w:val="24"/>
          <w14:ligatures w14:val="none"/>
        </w:rPr>
        <w:commentReference w:id="25"/>
      </w:r>
      <w:r w:rsidRPr="00DE6B28">
        <w:rPr>
          <w:rFonts w:ascii="Times New Roman" w:hAnsi="Times New Roman" w:cs="Times New Roman"/>
          <w:kern w:val="0"/>
          <w:sz w:val="24"/>
          <w:szCs w:val="24"/>
          <w14:ligatures w14:val="none"/>
        </w:rPr>
        <w:t xml:space="preserve"> and relationship building</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LCbdf93Z","properties":{"formattedCitation":"[76\\uc0\\u8211{}78]","plainCitation":"[76–78]","noteIndex":0},"citationItems":[{"id":69,"uris":["http://zotero.org/users/local/ucDGfcUQ/items/B9RS2CDP"],"itemData":{"id":69,"type":"article-journal","container-title":"International Review of Sport and Exercise Psychology","issue":"1","note":"publisher: Taylor &amp; Francis","page":"231–260","title":"Loneliness and physical activity: A systematic review","volume":"9","author":[{"family":"Pels","given":"Fabian"},{"family":"Kleinert","given":"Jens"}],"issued":{"date-parts":[["2016"]]}}},{"id":68,"uris":["http://zotero.org/users/local/ucDGfcUQ/items/Y2BEENA5"],"itemData":{"id":68,"type":"article-journal","container-title":"Asia Pacific Journal of Public Health","issue":"4","note":"publisher: SAGE Publications Sage CA: Los Angeles, CA","page":"406–410","title":"The influences of changes in physical activity levels with easing restriction of access to the University campus on empathy and social supports in college students during the covid-19 pandemic","volume":"34","author":[{"family":"Shima","given":"Takeru"},{"family":"Nakao","given":"Hayato"},{"family":"Tai","given":"Kentaro"},{"family":"Shimofure","given":"Tomonori"},{"family":"Jesmin","given":"Subrina"},{"family":"Arai","given":"Yoshihiro"},{"family":"Kiyama","given":"Keiko"},{"family":"Onizawa","given":"Yoko"}],"issued":{"date-parts":[["2022"]]}}},{"id":67,"uris":["http://zotero.org/users/local/ucDGfcUQ/items/2RS37BP2"],"itemData":{"id":67,"type":"article-journal","container-title":"The Journal of Physical Fitness and Sports Medicine","issue":"1","note":"publisher: The Japanese Society of Physical Fitness and Sports Medicine","page":"45–49","title":"Association between self-reported empathy and level of physical activity in healthy young adults","volume":"10","author":[{"family":"Shima","given":"Takeru"},{"family":"Jesmin","given":"Subrina"},{"family":"Nakao","given":"Hayato"},{"family":"Tai","given":"Kentaro"},{"family":"Shimofure","given":"Tomonori"},{"family":"Arai","given":"Yoshihiro"},{"family":"Kiyama","given":"Keiko"},{"family":"Onizawa","given":"Yoko"}],"issued":{"date-parts":[["2021"]]}}}],"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76–78]</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lthough physical activity is a social pursuit for many, one potential explanation for a smaller effect of physical activity on Social Self is that some individuals prefer to engage in independent activities such as running or cycling alone, thus negating the potential social benefits associated with more group-oriented activities such as team sports and exercise classes. Nevertheless, these findings suggest that physical activity may confer benefits for all aspects of mental health and well-being, with small differences favoring psychophysiological over social aspects. </w:t>
      </w:r>
    </w:p>
    <w:p w14:paraId="71D5DED4" w14:textId="6F700C0D" w:rsidR="00CC1AF0" w:rsidRPr="00DE6B28" w:rsidRDefault="00CC1AF0" w:rsidP="00CC1AF0">
      <w:pPr>
        <w:spacing w:line="480" w:lineRule="auto"/>
        <w:ind w:firstLine="720"/>
        <w:rPr>
          <w:rFonts w:ascii="Times New Roman" w:hAnsi="Times New Roman" w:cs="Times New Roman"/>
          <w:kern w:val="0"/>
          <w:sz w:val="24"/>
          <w:szCs w:val="24"/>
          <w14:ligatures w14:val="none"/>
        </w:rPr>
      </w:pPr>
      <w:commentRangeStart w:id="26"/>
      <w:r w:rsidRPr="00DE6B28">
        <w:rPr>
          <w:rFonts w:ascii="Times New Roman" w:hAnsi="Times New Roman" w:cs="Times New Roman"/>
          <w:kern w:val="0"/>
          <w:sz w:val="24"/>
          <w:szCs w:val="24"/>
          <w14:ligatures w14:val="none"/>
        </w:rPr>
        <w:t>This study also addressed a knowledge gap regarding a dearth of evidence investigating potential differential effects of physical activity on certain aspects of mental health and well-being across the adult lifespan</w:t>
      </w:r>
      <w:commentRangeEnd w:id="26"/>
      <w:r w:rsidRPr="00DE6B28">
        <w:rPr>
          <w:rFonts w:ascii="Times New Roman" w:hAnsi="Times New Roman" w:cs="Times New Roman"/>
          <w:kern w:val="0"/>
          <w:sz w:val="24"/>
          <w:szCs w:val="24"/>
          <w14:ligatures w14:val="none"/>
        </w:rPr>
        <w:commentReference w:id="26"/>
      </w:r>
      <w:r w:rsidRPr="00DE6B28">
        <w:rPr>
          <w:rFonts w:ascii="Times New Roman" w:hAnsi="Times New Roman" w:cs="Times New Roman"/>
          <w:kern w:val="0"/>
          <w:sz w:val="24"/>
          <w:szCs w:val="24"/>
          <w14:ligatures w14:val="none"/>
        </w:rPr>
        <w:t xml:space="preserve">. Evidence indicated that young and middle-aged adults may experience greater benefits for their overall mental health from physical activity engagement in comparison to older adults. It should be noted that adults 85+ years of age appear to be an exception; however, this group also had the largest confidence interval likely due to a relatively smaller sample. As average levels of physical activity tend to be higher among young and </w:t>
      </w:r>
      <w:r w:rsidRPr="00DE6B28">
        <w:rPr>
          <w:rFonts w:ascii="Times New Roman" w:hAnsi="Times New Roman" w:cs="Times New Roman"/>
          <w:kern w:val="0"/>
          <w:sz w:val="24"/>
          <w:szCs w:val="24"/>
          <w14:ligatures w14:val="none"/>
        </w:rPr>
        <w:lastRenderedPageBreak/>
        <w:t>middle-aged adults than older adults</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BD0V4TUO","properties":{"formattedCitation":"[79,80]","plainCitation":"[79,80]","noteIndex":0},"citationItems":[{"id":66,"uris":["http://zotero.org/users/local/ucDGfcUQ/items/J7SMA5YS"],"itemData":{"id":66,"type":"article-journal","container-title":"Obesity Reviews","note":"publisher: Wiley Online Library","page":"8–13","title":"Changes in physical activity over the lifespan: impact on body composition and sarcopenic obesity","volume":"19","author":[{"family":"Westerterp","given":"KR"}],"issued":{"date-parts":[["2018"]]}}},{"id":65,"uris":["http://zotero.org/users/local/ucDGfcUQ/items/HDWSVXCP"],"itemData":{"id":65,"type":"article-journal","container-title":"International Journal of Behavioral Nutrition and Physical Activity","issue":"1","note":"publisher: BioMed Central","page":"1–11","title":"Tracking of voluntary exercise behaviour over the lifespan","volume":"16","author":[{"family":"Van Der Zee","given":"Matthijs D"},{"family":"Van Der Mee","given":"Denise"},{"family":"Bartels","given":"Meike"},{"family":"De Geus","given":"Eco JC"}],"issued":{"date-parts":[["2019"]]}}}],"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79,80]</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 more sedentary lifestyle may be especially indicative of impairment </w:t>
      </w:r>
      <w:commentRangeStart w:id="27"/>
      <w:commentRangeStart w:id="28"/>
      <w:r w:rsidRPr="00DE6B28">
        <w:rPr>
          <w:rFonts w:ascii="Times New Roman" w:hAnsi="Times New Roman" w:cs="Times New Roman"/>
          <w:kern w:val="0"/>
          <w:sz w:val="24"/>
          <w:szCs w:val="24"/>
          <w14:ligatures w14:val="none"/>
        </w:rPr>
        <w:t xml:space="preserve">in </w:t>
      </w:r>
      <w:commentRangeStart w:id="29"/>
      <w:commentRangeStart w:id="30"/>
      <w:r w:rsidRPr="00DE6B28">
        <w:rPr>
          <w:rFonts w:ascii="Times New Roman" w:hAnsi="Times New Roman" w:cs="Times New Roman"/>
          <w:kern w:val="0"/>
          <w:sz w:val="24"/>
          <w:szCs w:val="24"/>
          <w14:ligatures w14:val="none"/>
        </w:rPr>
        <w:t>younger cohorts</w:t>
      </w:r>
      <w:commentRangeEnd w:id="27"/>
      <w:r w:rsidRPr="00DE6B28">
        <w:rPr>
          <w:rFonts w:ascii="Times New Roman" w:hAnsi="Times New Roman" w:cs="Times New Roman"/>
          <w:kern w:val="0"/>
          <w:sz w:val="24"/>
          <w:szCs w:val="24"/>
          <w14:ligatures w14:val="none"/>
        </w:rPr>
        <w:commentReference w:id="27"/>
      </w:r>
      <w:commentRangeEnd w:id="28"/>
      <w:r w:rsidRPr="00DE6B28">
        <w:rPr>
          <w:rFonts w:ascii="Times New Roman" w:hAnsi="Times New Roman" w:cs="Times New Roman"/>
          <w:kern w:val="0"/>
          <w:sz w:val="24"/>
          <w:szCs w:val="24"/>
          <w14:ligatures w14:val="none"/>
        </w:rPr>
        <w:commentReference w:id="28"/>
      </w:r>
      <w:r w:rsidRPr="00DE6B28">
        <w:rPr>
          <w:rFonts w:ascii="Times New Roman" w:hAnsi="Times New Roman" w:cs="Times New Roman"/>
          <w:kern w:val="0"/>
          <w:sz w:val="24"/>
          <w:szCs w:val="24"/>
          <w14:ligatures w14:val="none"/>
        </w:rPr>
        <w:t xml:space="preserve">, </w:t>
      </w:r>
      <w:commentRangeEnd w:id="29"/>
      <w:r w:rsidRPr="00DE6B28">
        <w:rPr>
          <w:rFonts w:ascii="Times New Roman" w:hAnsi="Times New Roman" w:cs="Times New Roman"/>
          <w:kern w:val="0"/>
          <w:sz w:val="24"/>
          <w:szCs w:val="24"/>
          <w14:ligatures w14:val="none"/>
        </w:rPr>
        <w:commentReference w:id="29"/>
      </w:r>
      <w:commentRangeEnd w:id="30"/>
      <w:r w:rsidRPr="00DE6B28">
        <w:rPr>
          <w:rFonts w:ascii="Times New Roman" w:hAnsi="Times New Roman" w:cs="Times New Roman"/>
          <w:kern w:val="0"/>
          <w:sz w:val="24"/>
          <w:szCs w:val="24"/>
          <w14:ligatures w14:val="none"/>
        </w:rPr>
        <w:commentReference w:id="30"/>
      </w:r>
      <w:r w:rsidRPr="00DE6B28">
        <w:rPr>
          <w:rFonts w:ascii="Times New Roman" w:hAnsi="Times New Roman" w:cs="Times New Roman"/>
          <w:kern w:val="0"/>
          <w:sz w:val="24"/>
          <w:szCs w:val="24"/>
          <w14:ligatures w14:val="none"/>
        </w:rPr>
        <w:t xml:space="preserve">. Core Cognition, Drive and Motivation, and Adaptability and Resilience followed the same trend as overall MHQ scores, and thus these specific aspects of mental health and well-being may be more amenable to benefits from adopting a more active lifestyle, whereas the other subcategories seem to demonstrate relatively consistent benefits from physical activity across the adult lifespan. Finally, differences between inactive and active groups across ages were most pronounced in the 85+ age group as evidenced by the largest average marginal effect across all subcategories. This finding makes it clear that physical activity engagement is especially important for maintaining better mental health and well-being in the latest stages of life. </w:t>
      </w:r>
    </w:p>
    <w:p w14:paraId="34D2521E" w14:textId="6234780C"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As the body of literature examining associations between physical activity and mental health continues to grow, it is imperative that researchers adopt statistical best practices that can reduce bias and strengthen our inferences. Matching and weighting techniques have received little attention in the fields of exercise psychology and behavioral medicine to date. For example, an advantage of utilizing propensity scores over controlling for covariates in a traditional multivariable linear regression is that the propensity model can deal with non-linear relationships between the covariates and outcome, as well as higher order interactions, and the GBM can handle these interaction terms non-parametrically when estimating the propensity score. As different propensity score estimation methods may perform differentially based on different assumptions and approaches to handle missing data</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peCgqhCP","properties":{"formattedCitation":"[57,58,60]","plainCitation":"[57,58,60]","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57,58,60]</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we utilized several combinations of methods in our sensitivity analyses. Our sensitivity analysis revealed minimal deviance in the estimated effects of physical activity on overall MHQ scores across the various covariate adjustment and missing data procedures that were implemented – effect sizes were equivalent </w:t>
      </w:r>
      <w:r w:rsidRPr="00DE6B28">
        <w:rPr>
          <w:rFonts w:ascii="Times New Roman" w:hAnsi="Times New Roman" w:cs="Times New Roman"/>
          <w:kern w:val="0"/>
          <w:sz w:val="24"/>
          <w:szCs w:val="24"/>
          <w14:ligatures w14:val="none"/>
        </w:rPr>
        <w:lastRenderedPageBreak/>
        <w:t>ranging from an SMD of 0.25 to 0.26. Using these various propensity score estimation techniques helped to improve our confidence that the estimated effect was not biased due to misspecification of the propensity model. In doing so, these estimates strengthen the inferences we can make about the relationship between physical activity and mental health. Though strong causal inferences are not indicated by cross-sectional observations, our results converge with existing intervention studies</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YWyH2j2E","properties":{"formattedCitation":"[22,81\\uc0\\u8211{}83]","plainCitation":"[22,81–83]","noteIndex":0},"citationItems":[{"id":55,"uris":["http://zotero.org/users/local/ucDGfcUQ/items/74Z8IQY7"],"itemData":{"id":55,"type":"article-journal","container-title":"BMC health services research","note":"publisher: BioMed Central","page":"1–18","title":"Exercise in the treatment of clinical anxiety in general practice–a systematic review and meta-analysis","volume":"18","author":[{"family":"Aylett","given":"Elizabeth"},{"family":"Small","given":"Nicola"},{"family":"Bower","given":"Peter"}],"issued":{"date-parts":[["2018"]]}}},{"id":64,"uris":["http://zotero.org/users/local/ucDGfcUQ/items/XFAEPHMX"],"itemData":{"id":64,"type":"article-journal","container-title":"Cognition and emotion","issue":"4","note":"publisher: Taylor &amp; Francis","page":"834–843","title":"Acute aerobic exercise helps overcome emotion regulation deficits","volume":"31","author":[{"family":"Bernstein","given":"Emily E"},{"family":"McNally","given":"Richard J"}],"issued":{"date-parts":[["2017"]]}}},{"id":63,"uris":["http://zotero.org/users/local/ucDGfcUQ/items/VVLSSFE4"],"itemData":{"id":63,"type":"article-journal","container-title":"Cancer treatment reviews","note":"publisher: Elsevier","page":"91–104","title":"Effects and moderators of exercise on quality of life and physical function in patients with cancer: an individual patient data meta-analysis of 34 RCTs","volume":"52","author":[{"family":"Buffart","given":"Laurien M"},{"family":"Kalter","given":"Joeri"},{"family":"Sweegers","given":"Maike G"},{"family":"Courneya","given":"Kerry S"},{"family":"Newton","given":"Robert U"},{"family":"Aaronson","given":"Neil K"},{"family":"Jacobsen","given":"Paul B"},{"family":"May","given":"Anne M"},{"family":"Galvão","given":"Daniel A"},{"family":"Chinapaw","given":"Mai J"},{"literal":"others"}],"issued":{"date-parts":[["2017"]]}}},{"id":62,"uris":["http://zotero.org/users/local/ucDGfcUQ/items/7CX3TJ7I"],"itemData":{"id":62,"type":"article-journal","container-title":"Acta Psychiatrica Scandinavica","issue":"5","note":"publisher: Wiley Online Library","page":"350–359","title":"Exercise augmentation compared with usual care for post-traumatic stress disorder: A randomized controlled trial","volume":"131","author":[{"family":"Rosenbaum","given":"S"},{"family":"Sherrington","given":"C"},{"family":"Tiedemann","given":"A"}],"issued":{"date-parts":[["2015"]]}}}],"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kern w:val="0"/>
          <w:sz w:val="24"/>
          <w:szCs w:val="24"/>
        </w:rPr>
        <w:t>[22,81–83]</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For example, previous meta-analyses of randomized controlled trials on exercise and depression found pooled effect sizes ranging from 0.62 to 0.98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o1iAWLoV","properties":{"formattedCitation":"[20,84,85]","plainCitation":"[20,84,85]","noteIndex":0},"citationItems":[{"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id":61,"uris":["http://zotero.org/users/local/ucDGfcUQ/items/6SYH4V43"],"itemData":{"id":61,"type":"article-journal","container-title":"Cochrane database of systematic reviews","issue":"9","note":"publisher: John Wiley &amp; Sons, Ltd","title":"Exercise for depression","author":[{"family":"Cooney","given":"Gary M"},{"family":"Dwan","given":"Kerry"},{"family":"Greig","given":"Carolyn A"},{"family":"Lawlor","given":"Debbie A"},{"family":"Rimer","given":"Jane"},{"family":"Waugh","given":"Fiona R"},{"family":"McMurdo","given":"Marion"},{"family":"Mead","given":"Gillian E"}],"issued":{"date-parts":[["2013"]]}}},{"id":60,"uris":["http://zotero.org/users/local/ucDGfcUQ/items/Q24WDI3I"],"itemData":{"id":60,"type":"article-journal","container-title":"Scandinavian journal of medicine &amp; science in sports","issue":"2","note":"publisher: Wiley Online Library","page":"259–272","title":"Physical exercise intervention in depressive disorders: Meta-analysis and systematic review","volume":"24","author":[{"family":"Josefsson","given":"Torbjörn"},{"family":"Lindwall","given":"Magnus"},{"family":"Archer","given":"Trevor"}],"issued":{"date-parts":[["2014"]]}}}],"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20,84,85]</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Compared to previous intervention research, however, our findings may underestimate the true effect of physical activity, yet the size and diversity of our sample may indicate this association is not as strong as randomized controlled trials would otherwise suggest. Regardless, the present findings support and extend the existing literature on the benefits of physical activity engagement across various aspects of mental health. </w:t>
      </w:r>
    </w:p>
    <w:p w14:paraId="03A52058" w14:textId="0D2B024A"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Despite several strengths, there are several limitations with the current study. Firstly, unlike true randomization, propensity score weighting does not adjust for unobserved covariates</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fv00f8bM","properties":{"formattedCitation":"[86]","plainCitation":"[86]","noteIndex":0},"citationItems":[{"id":59,"uris":["http://zotero.org/users/local/ucDGfcUQ/items/HUWY49RS"],"itemData":{"id":59,"type":"article-journal","container-title":"American journal of epidemiology","issue":"4","note":"publisher: Oxford University Press","page":"327–333","title":"Invited commentary: propensity scores","volume":"150","author":[{"family":"Joffe","given":"Marshall M"},{"family":"Rosenbaum","given":"Paul R"}],"issued":{"date-parts":[["1999"]]}}}],"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86]</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An unbiased treatment effect assumes that all potential confounders are observed, which is unlikely to be the case in any observational study. Additionally, the covariates included in this analysis were restricted by what was included in the </w:t>
      </w:r>
      <w:r w:rsidR="002C0344">
        <w:rPr>
          <w:rFonts w:ascii="Times New Roman" w:hAnsi="Times New Roman" w:cs="Times New Roman"/>
          <w:kern w:val="0"/>
          <w:sz w:val="24"/>
          <w:szCs w:val="24"/>
          <w14:ligatures w14:val="none"/>
        </w:rPr>
        <w:t>GMP</w:t>
      </w:r>
      <w:r w:rsidRPr="00DE6B28">
        <w:rPr>
          <w:rFonts w:ascii="Times New Roman" w:hAnsi="Times New Roman" w:cs="Times New Roman"/>
          <w:kern w:val="0"/>
          <w:sz w:val="24"/>
          <w:szCs w:val="24"/>
          <w14:ligatures w14:val="none"/>
        </w:rPr>
        <w:t xml:space="preserve"> survey. Adjusting for a partial set of confounders may reduce bias, but it is unknown to what extent. Second, the MHQ and its </w:t>
      </w:r>
      <w:r w:rsidR="00916623" w:rsidRPr="00DE6B28">
        <w:rPr>
          <w:rFonts w:ascii="Times New Roman" w:hAnsi="Times New Roman" w:cs="Times New Roman"/>
          <w:kern w:val="0"/>
          <w:sz w:val="24"/>
          <w:szCs w:val="24"/>
          <w14:ligatures w14:val="none"/>
        </w:rPr>
        <w:t>subcategories</w:t>
      </w:r>
      <w:r w:rsidRPr="00DE6B28">
        <w:rPr>
          <w:rFonts w:ascii="Times New Roman" w:hAnsi="Times New Roman" w:cs="Times New Roman"/>
          <w:kern w:val="0"/>
          <w:sz w:val="24"/>
          <w:szCs w:val="24"/>
          <w14:ligatures w14:val="none"/>
        </w:rPr>
        <w:t xml:space="preserve"> have yet, to our knowledge, been validated in an </w:t>
      </w:r>
      <w:commentRangeStart w:id="31"/>
      <w:commentRangeStart w:id="32"/>
      <w:r w:rsidRPr="00DE6B28">
        <w:rPr>
          <w:rFonts w:ascii="Times New Roman" w:hAnsi="Times New Roman" w:cs="Times New Roman"/>
          <w:kern w:val="0"/>
          <w:sz w:val="24"/>
          <w:szCs w:val="24"/>
          <w14:ligatures w14:val="none"/>
        </w:rPr>
        <w:t>independent sample</w:t>
      </w:r>
      <w:commentRangeEnd w:id="31"/>
      <w:r w:rsidRPr="00DE6B28">
        <w:rPr>
          <w:rFonts w:ascii="Times New Roman" w:hAnsi="Times New Roman" w:cs="Times New Roman"/>
          <w:kern w:val="0"/>
          <w:sz w:val="24"/>
          <w:szCs w:val="24"/>
          <w14:ligatures w14:val="none"/>
        </w:rPr>
        <w:commentReference w:id="31"/>
      </w:r>
      <w:commentRangeEnd w:id="32"/>
      <w:r w:rsidRPr="00DE6B28">
        <w:rPr>
          <w:rFonts w:ascii="Times New Roman" w:hAnsi="Times New Roman" w:cs="Times New Roman"/>
          <w:kern w:val="0"/>
          <w:sz w:val="24"/>
          <w:szCs w:val="24"/>
          <w14:ligatures w14:val="none"/>
        </w:rPr>
        <w:commentReference w:id="32"/>
      </w:r>
      <w:r w:rsidRPr="00DE6B28">
        <w:rPr>
          <w:rFonts w:ascii="Times New Roman" w:hAnsi="Times New Roman" w:cs="Times New Roman"/>
          <w:kern w:val="0"/>
          <w:sz w:val="24"/>
          <w:szCs w:val="24"/>
          <w14:ligatures w14:val="none"/>
        </w:rPr>
        <w:t xml:space="preserve">. It would be interesting, for example, to investigate whether the MHQ and its </w:t>
      </w:r>
      <w:r w:rsidR="00916623" w:rsidRPr="00DE6B28">
        <w:rPr>
          <w:rFonts w:ascii="Times New Roman" w:hAnsi="Times New Roman" w:cs="Times New Roman"/>
          <w:kern w:val="0"/>
          <w:sz w:val="24"/>
          <w:szCs w:val="24"/>
          <w14:ligatures w14:val="none"/>
        </w:rPr>
        <w:t>subcategories</w:t>
      </w:r>
      <w:r w:rsidRPr="00DE6B28">
        <w:rPr>
          <w:rFonts w:ascii="Times New Roman" w:hAnsi="Times New Roman" w:cs="Times New Roman"/>
          <w:kern w:val="0"/>
          <w:sz w:val="24"/>
          <w:szCs w:val="24"/>
          <w14:ligatures w14:val="none"/>
        </w:rPr>
        <w:t xml:space="preserve"> predict the onset or course of distinct mental disorders. Third, physical activity was self-reported, which can introduce recall errors – particularly among older adults who are more prone to cognitive decline – and social desirability effects</w:t>
      </w:r>
      <w:r w:rsidR="00E00666" w:rsidRPr="00DE6B28">
        <w:rPr>
          <w:rFonts w:ascii="Times New Roman" w:hAnsi="Times New Roman" w:cs="Times New Roman"/>
          <w:kern w:val="0"/>
          <w:sz w:val="24"/>
          <w:szCs w:val="24"/>
          <w14:ligatures w14:val="none"/>
        </w:rPr>
        <w:t xml:space="preserve"> </w:t>
      </w:r>
      <w:r w:rsidR="00E00666" w:rsidRPr="00DE6B28">
        <w:rPr>
          <w:rFonts w:ascii="Times New Roman" w:hAnsi="Times New Roman" w:cs="Times New Roman"/>
          <w:kern w:val="0"/>
          <w:sz w:val="24"/>
          <w:szCs w:val="24"/>
          <w14:ligatures w14:val="none"/>
        </w:rPr>
        <w:fldChar w:fldCharType="begin"/>
      </w:r>
      <w:r w:rsidR="009C64BF" w:rsidRPr="00DE6B28">
        <w:rPr>
          <w:rFonts w:ascii="Times New Roman" w:hAnsi="Times New Roman" w:cs="Times New Roman"/>
          <w:kern w:val="0"/>
          <w:sz w:val="24"/>
          <w:szCs w:val="24"/>
          <w14:ligatures w14:val="none"/>
        </w:rPr>
        <w:instrText xml:space="preserve"> ADDIN ZOTERO_ITEM CSL_CITATION {"citationID":"5F9g7YKR","properties":{"formattedCitation":"[87]","plainCitation":"[87]","noteIndex":0},"citationItems":[{"id":58,"uris":["http://zotero.org/users/local/ucDGfcUQ/items/R9C4RHGD"],"itemData":{"id":58,"type":"article-journal","container-title":"Research quarterly for exercise and sport","issue":"sup2","note":"publisher: Taylor &amp; Francis","page":"1–14","title":"Assessment of physical activity by self-report: status, limitations, and future directions","volume":"71","author":[{"family":"Sallis","given":"James F"},{"family":"Saelens","given":"Brian E"}],"issued":{"date-parts":[["2000"]]}}}],"schema":"https://github.com/citation-style-language/schema/raw/master/csl-citation.json"} </w:instrText>
      </w:r>
      <w:r w:rsidR="00E00666" w:rsidRPr="00DE6B28">
        <w:rPr>
          <w:rFonts w:ascii="Times New Roman" w:hAnsi="Times New Roman" w:cs="Times New Roman"/>
          <w:kern w:val="0"/>
          <w:sz w:val="24"/>
          <w:szCs w:val="24"/>
          <w14:ligatures w14:val="none"/>
        </w:rPr>
        <w:fldChar w:fldCharType="separate"/>
      </w:r>
      <w:r w:rsidR="009C64BF" w:rsidRPr="00DE6B28">
        <w:rPr>
          <w:rFonts w:ascii="Times New Roman" w:hAnsi="Times New Roman" w:cs="Times New Roman"/>
          <w:sz w:val="24"/>
          <w:szCs w:val="24"/>
        </w:rPr>
        <w:t>[87]</w:t>
      </w:r>
      <w:r w:rsidR="00E00666" w:rsidRPr="00DE6B28">
        <w:rPr>
          <w:rFonts w:ascii="Times New Roman" w:hAnsi="Times New Roman" w:cs="Times New Roman"/>
          <w:kern w:val="0"/>
          <w:sz w:val="24"/>
          <w:szCs w:val="24"/>
          <w14:ligatures w14:val="none"/>
        </w:rPr>
        <w:fldChar w:fldCharType="end"/>
      </w:r>
      <w:r w:rsidRPr="00DE6B28">
        <w:rPr>
          <w:rFonts w:ascii="Times New Roman" w:hAnsi="Times New Roman" w:cs="Times New Roman"/>
          <w:kern w:val="0"/>
          <w:sz w:val="24"/>
          <w:szCs w:val="24"/>
          <w14:ligatures w14:val="none"/>
        </w:rPr>
        <w:t xml:space="preserve">. However, researchers need to balance feasibility with </w:t>
      </w:r>
      <w:r w:rsidRPr="00DE6B28">
        <w:rPr>
          <w:rFonts w:ascii="Times New Roman" w:hAnsi="Times New Roman" w:cs="Times New Roman"/>
          <w:kern w:val="0"/>
          <w:sz w:val="24"/>
          <w:szCs w:val="24"/>
          <w14:ligatures w14:val="none"/>
        </w:rPr>
        <w:lastRenderedPageBreak/>
        <w:t xml:space="preserve">practicality and therefore using a self-reported measure of physical activity may be best suited for data collection with a sample of this size and geographic dispersion. Lastly, the </w:t>
      </w:r>
      <w:r w:rsidR="002C0344">
        <w:rPr>
          <w:rFonts w:ascii="Times New Roman" w:hAnsi="Times New Roman" w:cs="Times New Roman"/>
          <w:kern w:val="0"/>
          <w:sz w:val="24"/>
          <w:szCs w:val="24"/>
          <w14:ligatures w14:val="none"/>
        </w:rPr>
        <w:t>GMP</w:t>
      </w:r>
      <w:r w:rsidRPr="00DE6B28">
        <w:rPr>
          <w:rFonts w:ascii="Times New Roman" w:hAnsi="Times New Roman" w:cs="Times New Roman"/>
          <w:kern w:val="0"/>
          <w:sz w:val="24"/>
          <w:szCs w:val="24"/>
          <w14:ligatures w14:val="none"/>
        </w:rPr>
        <w:t xml:space="preserve"> has used convenience sampling to recruit participants, targeted towards individuals who used mental health-related search terms in Google and Facebook. Although the present sample includes individuals from over 200 countries, it may not truly be globally representative, as it would have also overlooked individuals living in regions with limited to no internet access. </w:t>
      </w:r>
    </w:p>
    <w:p w14:paraId="70581FC4" w14:textId="77777777" w:rsidR="00CC1AF0" w:rsidRPr="00DE6B28" w:rsidRDefault="00CC1AF0" w:rsidP="00DE6B28">
      <w:pPr>
        <w:spacing w:line="480" w:lineRule="auto"/>
        <w:jc w:val="center"/>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Conclusion</w:t>
      </w:r>
    </w:p>
    <w:p w14:paraId="7FC78AE0" w14:textId="77777777" w:rsidR="00CC1AF0" w:rsidRPr="00DE6B28" w:rsidRDefault="00CC1AF0" w:rsidP="00CC1AF0">
      <w:pPr>
        <w:spacing w:line="480" w:lineRule="auto"/>
        <w:ind w:firstLine="720"/>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This cross-sectional study estimated treatment effects of physical activity on several aspects of mental health among a large global sample of adults using advanced covariate balancing techniques to reduce bias in our estimates. Our results demonstrate a significant small effect of self-reported physical activity on a comprehensive measure of overall mental health and well-being, in addition to similar benefits across several specific subcategories of mental health. The strongest associations between physical activity and mental health appear to occur during the early and middle-aged adult life stages, with effects becoming weaker into old age. Collectively, findings further buttress the growing body of evidence in support of promoting physical activity to promote various aspects of mental health and well-being among the population.</w:t>
      </w:r>
    </w:p>
    <w:p w14:paraId="311A6D3F" w14:textId="77777777" w:rsidR="006F5A64" w:rsidRPr="00DE6B28" w:rsidRDefault="006F5A64">
      <w:pPr>
        <w:rPr>
          <w:rFonts w:ascii="Times New Roman" w:hAnsi="Times New Roman" w:cs="Times New Roman"/>
          <w:sz w:val="24"/>
          <w:szCs w:val="24"/>
        </w:rPr>
      </w:pPr>
    </w:p>
    <w:p w14:paraId="437F2C5C" w14:textId="77777777" w:rsidR="00DE6B28" w:rsidRPr="00DE6B28" w:rsidRDefault="00DE6B28">
      <w:pPr>
        <w:rPr>
          <w:rFonts w:ascii="Times New Roman" w:hAnsi="Times New Roman" w:cs="Times New Roman"/>
          <w:sz w:val="24"/>
          <w:szCs w:val="24"/>
        </w:rPr>
      </w:pPr>
    </w:p>
    <w:p w14:paraId="271C6A51" w14:textId="77777777" w:rsidR="00DE6B28" w:rsidRPr="00DE6B28" w:rsidRDefault="00DE6B28">
      <w:pPr>
        <w:rPr>
          <w:rFonts w:ascii="Times New Roman" w:hAnsi="Times New Roman" w:cs="Times New Roman"/>
          <w:sz w:val="24"/>
          <w:szCs w:val="24"/>
        </w:rPr>
      </w:pPr>
    </w:p>
    <w:p w14:paraId="13A2BCFE" w14:textId="77777777" w:rsidR="00DE6B28" w:rsidRPr="00DE6B28" w:rsidRDefault="00DE6B28">
      <w:pPr>
        <w:rPr>
          <w:rFonts w:ascii="Times New Roman" w:hAnsi="Times New Roman" w:cs="Times New Roman"/>
          <w:sz w:val="24"/>
          <w:szCs w:val="24"/>
        </w:rPr>
      </w:pPr>
    </w:p>
    <w:p w14:paraId="24BF744C" w14:textId="77777777" w:rsidR="009C64BF" w:rsidRPr="00DE6B28" w:rsidRDefault="009C64BF">
      <w:pPr>
        <w:rPr>
          <w:rFonts w:ascii="Times New Roman" w:hAnsi="Times New Roman" w:cs="Times New Roman"/>
          <w:sz w:val="24"/>
          <w:szCs w:val="24"/>
        </w:rPr>
      </w:pPr>
    </w:p>
    <w:p w14:paraId="47C2CF0C" w14:textId="77777777" w:rsidR="009C64BF" w:rsidRPr="00DE6B28" w:rsidRDefault="009C64BF">
      <w:pPr>
        <w:rPr>
          <w:rFonts w:ascii="Times New Roman" w:hAnsi="Times New Roman" w:cs="Times New Roman"/>
          <w:sz w:val="24"/>
          <w:szCs w:val="24"/>
        </w:rPr>
      </w:pPr>
    </w:p>
    <w:p w14:paraId="3A0E5177" w14:textId="77777777" w:rsidR="009C64BF" w:rsidRPr="00DE6B28" w:rsidRDefault="009C64BF" w:rsidP="001F0BC9">
      <w:pPr>
        <w:spacing w:line="240" w:lineRule="auto"/>
        <w:rPr>
          <w:rFonts w:ascii="Times New Roman" w:hAnsi="Times New Roman" w:cs="Times New Roman"/>
          <w:sz w:val="24"/>
          <w:szCs w:val="24"/>
        </w:rPr>
      </w:pPr>
    </w:p>
    <w:p w14:paraId="4BAB6FF8" w14:textId="0FD1FE2A" w:rsidR="00DE6B28" w:rsidRDefault="00DE6B28" w:rsidP="00DE6B28">
      <w:pPr>
        <w:spacing w:line="240" w:lineRule="auto"/>
        <w:jc w:val="center"/>
        <w:rPr>
          <w:rFonts w:ascii="Times New Roman" w:hAnsi="Times New Roman" w:cs="Times New Roman"/>
          <w:b/>
          <w:bCs/>
          <w:sz w:val="24"/>
          <w:szCs w:val="24"/>
        </w:rPr>
      </w:pPr>
      <w:r w:rsidRPr="00DE6B28">
        <w:rPr>
          <w:rFonts w:ascii="Times New Roman" w:hAnsi="Times New Roman" w:cs="Times New Roman"/>
          <w:b/>
          <w:bCs/>
          <w:sz w:val="24"/>
          <w:szCs w:val="24"/>
        </w:rPr>
        <w:lastRenderedPageBreak/>
        <w:t>References</w:t>
      </w:r>
    </w:p>
    <w:p w14:paraId="3323C0C0" w14:textId="77777777" w:rsidR="00DE6B28" w:rsidRPr="00DE6B28" w:rsidRDefault="00DE6B28" w:rsidP="00DE6B28">
      <w:pPr>
        <w:spacing w:line="240" w:lineRule="auto"/>
        <w:jc w:val="center"/>
        <w:rPr>
          <w:rFonts w:ascii="Times New Roman" w:hAnsi="Times New Roman" w:cs="Times New Roman"/>
          <w:b/>
          <w:bCs/>
          <w:sz w:val="24"/>
          <w:szCs w:val="24"/>
        </w:rPr>
      </w:pPr>
    </w:p>
    <w:p w14:paraId="04D9CC65" w14:textId="77777777" w:rsidR="007D4600" w:rsidRPr="00DE6B28" w:rsidRDefault="009C64BF"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fldChar w:fldCharType="begin"/>
      </w:r>
      <w:r w:rsidRPr="00DE6B28">
        <w:rPr>
          <w:rFonts w:ascii="Times New Roman" w:hAnsi="Times New Roman" w:cs="Times New Roman"/>
          <w:sz w:val="24"/>
          <w:szCs w:val="24"/>
        </w:rPr>
        <w:instrText xml:space="preserve"> ADDIN ZOTERO_BIBL {"uncited":[],"omitted":[],"custom":[]} CSL_BIBLIOGRAPHY </w:instrText>
      </w:r>
      <w:r w:rsidRPr="00DE6B28">
        <w:rPr>
          <w:rFonts w:ascii="Times New Roman" w:hAnsi="Times New Roman" w:cs="Times New Roman"/>
          <w:sz w:val="24"/>
          <w:szCs w:val="24"/>
        </w:rPr>
        <w:fldChar w:fldCharType="separate"/>
      </w:r>
      <w:r w:rsidR="007D4600" w:rsidRPr="00DE6B28">
        <w:rPr>
          <w:rFonts w:ascii="Times New Roman" w:hAnsi="Times New Roman" w:cs="Times New Roman"/>
          <w:sz w:val="24"/>
          <w:szCs w:val="24"/>
        </w:rPr>
        <w:t>1.</w:t>
      </w:r>
      <w:r w:rsidR="007D4600" w:rsidRPr="00DE6B28">
        <w:rPr>
          <w:rFonts w:ascii="Times New Roman" w:hAnsi="Times New Roman" w:cs="Times New Roman"/>
          <w:sz w:val="24"/>
          <w:szCs w:val="24"/>
        </w:rPr>
        <w:tab/>
        <w:t>Steel Z, Marnane C, Iranpour C, et al.: The global prevalence of common mental disorders: a systematic review and meta-analysis 1980–2013. Int J Epidemiol. 2014; 43:476–493.</w:t>
      </w:r>
    </w:p>
    <w:p w14:paraId="3282F51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w:t>
      </w:r>
      <w:r w:rsidRPr="00DE6B28">
        <w:rPr>
          <w:rFonts w:ascii="Times New Roman" w:hAnsi="Times New Roman" w:cs="Times New Roman"/>
          <w:sz w:val="24"/>
          <w:szCs w:val="24"/>
        </w:rPr>
        <w:tab/>
        <w:t>Collaborators G 2019 MD, others: Global, regional, and national burden of 12 mental disorders in 204 countries and territories, 1990–2019: a systematic analysis for the Global Burden of Disease Study 2019. Lancet Psychiatry. 2022; 9:137–150.</w:t>
      </w:r>
    </w:p>
    <w:p w14:paraId="6501483F"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w:t>
      </w:r>
      <w:r w:rsidRPr="00DE6B28">
        <w:rPr>
          <w:rFonts w:ascii="Times New Roman" w:hAnsi="Times New Roman" w:cs="Times New Roman"/>
          <w:sz w:val="24"/>
          <w:szCs w:val="24"/>
        </w:rPr>
        <w:tab/>
        <w:t>Health TLG: Mental health matters. Lancet Glob Health. 2020; 8:e1352.</w:t>
      </w:r>
    </w:p>
    <w:p w14:paraId="7D3D915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w:t>
      </w:r>
      <w:r w:rsidRPr="00DE6B28">
        <w:rPr>
          <w:rFonts w:ascii="Times New Roman" w:hAnsi="Times New Roman" w:cs="Times New Roman"/>
          <w:sz w:val="24"/>
          <w:szCs w:val="24"/>
        </w:rPr>
        <w:tab/>
        <w:t>Samji H, Wu J, Ladak A, et al.: Mental health impacts of the COVID-19 pandemic on children and youth–a systematic review. Child Adolesc Ment Health. 2022; 27:173–189.</w:t>
      </w:r>
    </w:p>
    <w:p w14:paraId="3DFEC65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w:t>
      </w:r>
      <w:r w:rsidRPr="00DE6B28">
        <w:rPr>
          <w:rFonts w:ascii="Times New Roman" w:hAnsi="Times New Roman" w:cs="Times New Roman"/>
          <w:sz w:val="24"/>
          <w:szCs w:val="24"/>
        </w:rPr>
        <w:tab/>
        <w:t>Patel K, Robertson E, Kwong AS, et al.: Psychological distress before and during the COVID-19 pandemic among adults in the United Kingdom based on coordinated analyses of 11 longitudinal studies. JAMA Netw Open. 2022; 5:e227629–e227629.</w:t>
      </w:r>
    </w:p>
    <w:p w14:paraId="720C2044"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w:t>
      </w:r>
      <w:r w:rsidRPr="00DE6B28">
        <w:rPr>
          <w:rFonts w:ascii="Times New Roman" w:hAnsi="Times New Roman" w:cs="Times New Roman"/>
          <w:sz w:val="24"/>
          <w:szCs w:val="24"/>
        </w:rPr>
        <w:tab/>
        <w:t>Panchal U, Salazar de Pablo G, Franco M, et al.: The impact of COVID-19 lockdown on child and adolescent mental health: systematic review. Eur Child Adolesc Psychiatry. 2021; 1–27.</w:t>
      </w:r>
    </w:p>
    <w:p w14:paraId="563ECC0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w:t>
      </w:r>
      <w:r w:rsidRPr="00DE6B28">
        <w:rPr>
          <w:rFonts w:ascii="Times New Roman" w:hAnsi="Times New Roman" w:cs="Times New Roman"/>
          <w:sz w:val="24"/>
          <w:szCs w:val="24"/>
        </w:rPr>
        <w:tab/>
        <w:t>Prati G, Mancini AD: The psychological impact of COVID-19 pandemic lockdowns: a review and meta-analysis of longitudinal studies and natural experiments. Psychol Med. 2021; 51:201–211.</w:t>
      </w:r>
    </w:p>
    <w:p w14:paraId="42264E82"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8.</w:t>
      </w:r>
      <w:r w:rsidRPr="00DE6B28">
        <w:rPr>
          <w:rFonts w:ascii="Times New Roman" w:hAnsi="Times New Roman" w:cs="Times New Roman"/>
          <w:sz w:val="24"/>
          <w:szCs w:val="24"/>
        </w:rPr>
        <w:tab/>
        <w:t>Robinson E, Sutin AR, Daly M, Jones A: A systematic review and meta-analysis of longitudinal cohort studies comparing mental health before versus during the COVID-19 pandemic in 2020. J Affect Disord. 2022; 296:567–576.</w:t>
      </w:r>
    </w:p>
    <w:p w14:paraId="529EB7E1"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9.</w:t>
      </w:r>
      <w:r w:rsidRPr="00DE6B28">
        <w:rPr>
          <w:rFonts w:ascii="Times New Roman" w:hAnsi="Times New Roman" w:cs="Times New Roman"/>
          <w:sz w:val="24"/>
          <w:szCs w:val="24"/>
        </w:rPr>
        <w:tab/>
        <w:t>Kauhanen L, Wan Mohd Yunus WMA, Lempinen L, et al.: A systematic review of the mental health changes of children and young people before and during the COVID-19 pandemic. Eur Child Adolesc Psychiatry. 2022; .</w:t>
      </w:r>
    </w:p>
    <w:p w14:paraId="2E0106B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0.</w:t>
      </w:r>
      <w:r w:rsidRPr="00DE6B28">
        <w:rPr>
          <w:rFonts w:ascii="Times New Roman" w:hAnsi="Times New Roman" w:cs="Times New Roman"/>
          <w:sz w:val="24"/>
          <w:szCs w:val="24"/>
        </w:rPr>
        <w:tab/>
        <w:t>Santomauro DF, Mantilla Herrera AM, Shadid J, et al.: Global prevalence and burden of depressive and anxiety disorders in 204 countries and territories in 2020 due to the COVID-19 pandemic. The Lancet. 2021; 398:1700–1712.</w:t>
      </w:r>
    </w:p>
    <w:p w14:paraId="786C258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1.</w:t>
      </w:r>
      <w:r w:rsidRPr="00DE6B28">
        <w:rPr>
          <w:rFonts w:ascii="Times New Roman" w:hAnsi="Times New Roman" w:cs="Times New Roman"/>
          <w:sz w:val="24"/>
          <w:szCs w:val="24"/>
        </w:rPr>
        <w:tab/>
        <w:t>Oswalt SB, Lederer AM, Chestnut-Steich K, Day C, Halbritter A, Ortiz D: Trends in college students’ mental health diagnoses and utilization of services, 2009–2015. J Am Coll Health. 2020; 68:41–51.</w:t>
      </w:r>
    </w:p>
    <w:p w14:paraId="67E86D9A"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2.</w:t>
      </w:r>
      <w:r w:rsidRPr="00DE6B28">
        <w:rPr>
          <w:rFonts w:ascii="Times New Roman" w:hAnsi="Times New Roman" w:cs="Times New Roman"/>
          <w:sz w:val="24"/>
          <w:szCs w:val="24"/>
        </w:rPr>
        <w:tab/>
        <w:t>Keyes KM, Gary D, O’Malley PM, Hamilton A, Schulenberg J: Recent increases in depressive symptoms among US adolescents: trends from 1991 to 2018. Soc Psychiatry Psychiatr Epidemiol. 2019; 54:987–996.</w:t>
      </w:r>
    </w:p>
    <w:p w14:paraId="5AC1AAC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3.</w:t>
      </w:r>
      <w:r w:rsidRPr="00DE6B28">
        <w:rPr>
          <w:rFonts w:ascii="Times New Roman" w:hAnsi="Times New Roman" w:cs="Times New Roman"/>
          <w:sz w:val="24"/>
          <w:szCs w:val="24"/>
        </w:rPr>
        <w:tab/>
        <w:t>Chen Y, Cowden RG, Fulks J, Plake JF, VanderWeele TJ: National data on age gradients in well-being among US adults. JAMA Psychiatry. 2022; 79:1046–1047.</w:t>
      </w:r>
    </w:p>
    <w:p w14:paraId="52C0609D"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4.</w:t>
      </w:r>
      <w:r w:rsidRPr="00DE6B28">
        <w:rPr>
          <w:rFonts w:ascii="Times New Roman" w:hAnsi="Times New Roman" w:cs="Times New Roman"/>
          <w:sz w:val="24"/>
          <w:szCs w:val="24"/>
        </w:rPr>
        <w:tab/>
        <w:t>Blanchflower DG, Oswald AJ: Is well-being U-shaped over the life cycle? Soc Sci Med. 2008; 66:1733–1749.</w:t>
      </w:r>
    </w:p>
    <w:p w14:paraId="3947513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15.</w:t>
      </w:r>
      <w:r w:rsidRPr="00DE6B28">
        <w:rPr>
          <w:rFonts w:ascii="Times New Roman" w:hAnsi="Times New Roman" w:cs="Times New Roman"/>
          <w:sz w:val="24"/>
          <w:szCs w:val="24"/>
        </w:rPr>
        <w:tab/>
        <w:t>Solmi M, Radua J, Olivola M, et al.: Age at onset of mental disorders worldwide: large-scale meta-analysis of 192 epidemiological studies. Mol Psychiatry. 2022; 27:281–295.</w:t>
      </w:r>
    </w:p>
    <w:p w14:paraId="000346D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6.</w:t>
      </w:r>
      <w:r w:rsidRPr="00DE6B28">
        <w:rPr>
          <w:rFonts w:ascii="Times New Roman" w:hAnsi="Times New Roman" w:cs="Times New Roman"/>
          <w:sz w:val="24"/>
          <w:szCs w:val="24"/>
        </w:rPr>
        <w:tab/>
        <w:t>Gordon BR, McDowell CP, Hallgren M, Meyer JD, Lyons M, Herring MP: Association of efficacy of resistance exercise training with depressive symptoms: meta-analysis and meta-regression analysis of randomized clinical trials. JAMA Psychiatry. 2018; 75:566–576.</w:t>
      </w:r>
    </w:p>
    <w:p w14:paraId="18C208E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7.</w:t>
      </w:r>
      <w:r w:rsidRPr="00DE6B28">
        <w:rPr>
          <w:rFonts w:ascii="Times New Roman" w:hAnsi="Times New Roman" w:cs="Times New Roman"/>
          <w:sz w:val="24"/>
          <w:szCs w:val="24"/>
        </w:rPr>
        <w:tab/>
        <w:t>Kvam S, Kleppe CL, Nordhus IH, Hovland A: Exercise as a treatment for depression: a meta-analysis. J Affect Disord. 2016; 202:67–86.</w:t>
      </w:r>
    </w:p>
    <w:p w14:paraId="66DCCC2D"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8.</w:t>
      </w:r>
      <w:r w:rsidRPr="00DE6B28">
        <w:rPr>
          <w:rFonts w:ascii="Times New Roman" w:hAnsi="Times New Roman" w:cs="Times New Roman"/>
          <w:sz w:val="24"/>
          <w:szCs w:val="24"/>
        </w:rPr>
        <w:tab/>
        <w:t>Pearce M, Garcia L, Abbas A, et al.: Association between physical activity and risk of depression: a systematic review and meta-analysis. JAMA Psychiatry. 2022; .</w:t>
      </w:r>
    </w:p>
    <w:p w14:paraId="3F91D9D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19.</w:t>
      </w:r>
      <w:r w:rsidRPr="00DE6B28">
        <w:rPr>
          <w:rFonts w:ascii="Times New Roman" w:hAnsi="Times New Roman" w:cs="Times New Roman"/>
          <w:sz w:val="24"/>
          <w:szCs w:val="24"/>
        </w:rPr>
        <w:tab/>
        <w:t>Schuch F, Vancampfort D, Firth J, et al.: Physical activity and sedentary behavior in people with major depressive disorder: a systematic review and meta-analysis. J Affect Disord. 2017; 210:139–150.</w:t>
      </w:r>
    </w:p>
    <w:p w14:paraId="595ED61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0.</w:t>
      </w:r>
      <w:r w:rsidRPr="00DE6B28">
        <w:rPr>
          <w:rFonts w:ascii="Times New Roman" w:hAnsi="Times New Roman" w:cs="Times New Roman"/>
          <w:sz w:val="24"/>
          <w:szCs w:val="24"/>
        </w:rPr>
        <w:tab/>
        <w:t>Schuch FB, Vancampfort D, Richards J, Rosenbaum S, Ward PB, Stubbs B: Exercise as a treatment for depression: a meta-analysis adjusting for publication bias. J Psychiatr Res. 2016; 77:42–51.</w:t>
      </w:r>
    </w:p>
    <w:p w14:paraId="2647E0B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1.</w:t>
      </w:r>
      <w:r w:rsidRPr="00DE6B28">
        <w:rPr>
          <w:rFonts w:ascii="Times New Roman" w:hAnsi="Times New Roman" w:cs="Times New Roman"/>
          <w:sz w:val="24"/>
          <w:szCs w:val="24"/>
        </w:rPr>
        <w:tab/>
        <w:t>Schuch FB, Vancampfort D, Rosenbaum S, Richards J, Ward PB, Stubbs B: Exercise improves physical and psychological quality of life in people with depression: A meta-analysis including the evaluation of control group response. Psychiatry Res. 2016; 241:47–54.</w:t>
      </w:r>
    </w:p>
    <w:p w14:paraId="2E83797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22.</w:t>
      </w:r>
      <w:r w:rsidRPr="00DE6B28">
        <w:rPr>
          <w:rFonts w:ascii="Times New Roman" w:hAnsi="Times New Roman" w:cs="Times New Roman"/>
          <w:sz w:val="24"/>
          <w:szCs w:val="24"/>
        </w:rPr>
        <w:tab/>
        <w:t>Aylett E, Small N, Bower P: Exercise in the treatment of clinical anxiety in general practice–a systematic review and meta-analysis. BMC Health Serv Res. 2018; 18:1–18.</w:t>
      </w:r>
    </w:p>
    <w:p w14:paraId="04D850B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3.</w:t>
      </w:r>
      <w:r w:rsidRPr="00DE6B28">
        <w:rPr>
          <w:rFonts w:ascii="Times New Roman" w:hAnsi="Times New Roman" w:cs="Times New Roman"/>
          <w:sz w:val="24"/>
          <w:szCs w:val="24"/>
        </w:rPr>
        <w:tab/>
        <w:t>Biddle SJ, Ciaccioni S, Thomas G, Vergeer I: Physical activity and mental health in children and adolescents: An updated review of reviews and an analysis of causality. Psychol Sport Exerc. 2019; 42:146–155.</w:t>
      </w:r>
    </w:p>
    <w:p w14:paraId="799CEE3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4.</w:t>
      </w:r>
      <w:r w:rsidRPr="00DE6B28">
        <w:rPr>
          <w:rFonts w:ascii="Times New Roman" w:hAnsi="Times New Roman" w:cs="Times New Roman"/>
          <w:sz w:val="24"/>
          <w:szCs w:val="24"/>
        </w:rPr>
        <w:tab/>
        <w:t>McDowell CP, Dishman RK, Gordon BR, Herring MP: Physical activity and anxiety: a systematic review and meta-analysis of prospective cohort studies. Am J Prev Med. 2019; 57:545–556.</w:t>
      </w:r>
    </w:p>
    <w:p w14:paraId="146CAD1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5.</w:t>
      </w:r>
      <w:r w:rsidRPr="00DE6B28">
        <w:rPr>
          <w:rFonts w:ascii="Times New Roman" w:hAnsi="Times New Roman" w:cs="Times New Roman"/>
          <w:sz w:val="24"/>
          <w:szCs w:val="24"/>
        </w:rPr>
        <w:tab/>
        <w:t>Firth J, Solmi M, Wootton RE, et al.: A meta-review of “lifestyle psychiatry”: the role of exercise, smoking, diet and sleep in the prevention and treatment of mental disorders. World Psychiatry. 2020; 19:360–380.</w:t>
      </w:r>
    </w:p>
    <w:p w14:paraId="28395334"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6.</w:t>
      </w:r>
      <w:r w:rsidRPr="00DE6B28">
        <w:rPr>
          <w:rFonts w:ascii="Times New Roman" w:hAnsi="Times New Roman" w:cs="Times New Roman"/>
          <w:sz w:val="24"/>
          <w:szCs w:val="24"/>
        </w:rPr>
        <w:tab/>
        <w:t>Marquez DX, Aguiñaga S, Vásquez PM, et al.: A systematic review of physical activity and quality of life and well-being. Transl Behav Med. 2020; 10:1098–1109.</w:t>
      </w:r>
    </w:p>
    <w:p w14:paraId="3A39B16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7.</w:t>
      </w:r>
      <w:r w:rsidRPr="00DE6B28">
        <w:rPr>
          <w:rFonts w:ascii="Times New Roman" w:hAnsi="Times New Roman" w:cs="Times New Roman"/>
          <w:sz w:val="24"/>
          <w:szCs w:val="24"/>
        </w:rPr>
        <w:tab/>
        <w:t>Rodriguez-Ayllon M, Cadenas-Sánchez C, Estévez-López F, et al.: Role of physical activity and sedentary behavior in the mental health of preschoolers, children and adolescents: a systematic review and meta-analysis. Sports Med. 2019; 49:1383–1410.</w:t>
      </w:r>
    </w:p>
    <w:p w14:paraId="5258A3FF"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28.</w:t>
      </w:r>
      <w:r w:rsidRPr="00DE6B28">
        <w:rPr>
          <w:rFonts w:ascii="Times New Roman" w:hAnsi="Times New Roman" w:cs="Times New Roman"/>
          <w:sz w:val="24"/>
          <w:szCs w:val="24"/>
        </w:rPr>
        <w:tab/>
        <w:t>Chekroud SR, Gueorguieva R, Zheutlin AB, et al.: Association between physical exercise and mental health in 1· 2 million individuals in the USA between 2011 and 2015: a cross-sectional study. Lancet Psychiatry. 2018; 5:739–746.</w:t>
      </w:r>
    </w:p>
    <w:p w14:paraId="2D986214"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29.</w:t>
      </w:r>
      <w:r w:rsidRPr="00DE6B28">
        <w:rPr>
          <w:rFonts w:ascii="Times New Roman" w:hAnsi="Times New Roman" w:cs="Times New Roman"/>
          <w:sz w:val="24"/>
          <w:szCs w:val="24"/>
        </w:rPr>
        <w:tab/>
        <w:t>Ekkekakis P: Why Is exercise underutilized in clinical practice despite evidence it is effective? Lessons in pragmatism from the inclusion of exercise in guidelines for the treatment of depression in the British National Health Service. Kinesiol Rev. 2020; 10:29–50.</w:t>
      </w:r>
    </w:p>
    <w:p w14:paraId="49F7571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0.</w:t>
      </w:r>
      <w:r w:rsidRPr="00DE6B28">
        <w:rPr>
          <w:rFonts w:ascii="Times New Roman" w:hAnsi="Times New Roman" w:cs="Times New Roman"/>
          <w:sz w:val="24"/>
          <w:szCs w:val="24"/>
        </w:rPr>
        <w:tab/>
        <w:t>Kendrick T, Pilling S, Mavranezouli I, et al.: Management of depression in adults: summary of updated NICE guidance. BMJ. 2022; 378:o1557.</w:t>
      </w:r>
    </w:p>
    <w:p w14:paraId="30D494D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1.</w:t>
      </w:r>
      <w:r w:rsidRPr="00DE6B28">
        <w:rPr>
          <w:rFonts w:ascii="Times New Roman" w:hAnsi="Times New Roman" w:cs="Times New Roman"/>
          <w:sz w:val="24"/>
          <w:szCs w:val="24"/>
        </w:rPr>
        <w:tab/>
        <w:t>Canadian Network for Mood and Anxiety Treatments (CANMAT) 2016 Clinical Guidelines for the Management of Adults with Major Depressive Disorder: Section 5. Complementary and Alternative Medicine Treatments - Arun V. Ravindran, Lynda G. Balneaves, Guy Faulkner, Abigail Ortiz, Diane McIntosh, Rachel L. Morehouse, Lakshmi Ravindran, Lakshmi N. Yatham, Sidney H. Kennedy, Raymond W. Lam, Glenda M. MacQueen, Roumen V. Milev, Sagar V. Parikh, , the CANMAT Depression Work Group, the CANMAT Depression Work Group, 2016: no date; .</w:t>
      </w:r>
    </w:p>
    <w:p w14:paraId="665F28F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2.</w:t>
      </w:r>
      <w:r w:rsidRPr="00DE6B28">
        <w:rPr>
          <w:rFonts w:ascii="Times New Roman" w:hAnsi="Times New Roman" w:cs="Times New Roman"/>
          <w:sz w:val="24"/>
          <w:szCs w:val="24"/>
        </w:rPr>
        <w:tab/>
        <w:t>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Eur Psychiatry. 2018; 54:124–144.</w:t>
      </w:r>
    </w:p>
    <w:p w14:paraId="6BB3674A"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3.</w:t>
      </w:r>
      <w:r w:rsidRPr="00DE6B28">
        <w:rPr>
          <w:rFonts w:ascii="Times New Roman" w:hAnsi="Times New Roman" w:cs="Times New Roman"/>
          <w:sz w:val="24"/>
          <w:szCs w:val="24"/>
        </w:rPr>
        <w:tab/>
        <w:t>Malhi GS, Bassett D, Boyce P, et al.: Royal Australian and New Zealand College of Psychiatrists clinical practice guidelines for mood disorders. Aust N Z J Psychiatry. 2015; 49:1087–1206.</w:t>
      </w:r>
    </w:p>
    <w:p w14:paraId="5C8E80B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34.</w:t>
      </w:r>
      <w:r w:rsidRPr="00DE6B28">
        <w:rPr>
          <w:rFonts w:ascii="Times New Roman" w:hAnsi="Times New Roman" w:cs="Times New Roman"/>
          <w:sz w:val="24"/>
          <w:szCs w:val="24"/>
        </w:rPr>
        <w:tab/>
        <w:t>Firth J, Cotter J, Elliott R, French P, Yung AR: A systematic review and meta-analysis of exercise interventions in schizophrenia patients. Psychol Med. 2015; 45:1343–1361.</w:t>
      </w:r>
    </w:p>
    <w:p w14:paraId="61ED9A11"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5.</w:t>
      </w:r>
      <w:r w:rsidRPr="00DE6B28">
        <w:rPr>
          <w:rFonts w:ascii="Times New Roman" w:hAnsi="Times New Roman" w:cs="Times New Roman"/>
          <w:sz w:val="24"/>
          <w:szCs w:val="24"/>
        </w:rPr>
        <w:tab/>
        <w:t>Dauwan M, Begemann MJ, Heringa SM, Sommer IE: Exercise improves clinical symptoms, quality of life, global functioning, and depression in schizophrenia: a systematic review and meta-analysis. Schizophr Bull. 2016; 42:588–599.</w:t>
      </w:r>
    </w:p>
    <w:p w14:paraId="733C5BF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6.</w:t>
      </w:r>
      <w:r w:rsidRPr="00DE6B28">
        <w:rPr>
          <w:rFonts w:ascii="Times New Roman" w:hAnsi="Times New Roman" w:cs="Times New Roman"/>
          <w:sz w:val="24"/>
          <w:szCs w:val="24"/>
        </w:rPr>
        <w:tab/>
        <w:t>Brokmeier LL, Firth J, Vancampfort D, et al.: Does physical activity reduce the risk of psychosis? A systematic review and meta-analysis of prospective studies. Psychiatry Res. 2020; 284:112675.</w:t>
      </w:r>
    </w:p>
    <w:p w14:paraId="6DA1BC4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7.</w:t>
      </w:r>
      <w:r w:rsidRPr="00DE6B28">
        <w:rPr>
          <w:rFonts w:ascii="Times New Roman" w:hAnsi="Times New Roman" w:cs="Times New Roman"/>
          <w:sz w:val="24"/>
          <w:szCs w:val="24"/>
        </w:rPr>
        <w:tab/>
        <w:t>Brondino N, Rocchetti M, Fusar-Poli L, et al.: A systematic review of cognitive effects of exercise in depression. Acta Psychiatr Scand. 2017; 135:285–295.</w:t>
      </w:r>
    </w:p>
    <w:p w14:paraId="70C0884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8.</w:t>
      </w:r>
      <w:r w:rsidRPr="00DE6B28">
        <w:rPr>
          <w:rFonts w:ascii="Times New Roman" w:hAnsi="Times New Roman" w:cs="Times New Roman"/>
          <w:sz w:val="24"/>
          <w:szCs w:val="24"/>
        </w:rPr>
        <w:tab/>
        <w:t>Ashdown-Franks G, Firth J, Carney R, et al.: Exercise as medicine for mental and substance use disorders: a meta-review of the benefits for neuropsychiatric and cognitive outcomes. Sports Med. 2020; 50:151–170.</w:t>
      </w:r>
    </w:p>
    <w:p w14:paraId="25398E5F"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39.</w:t>
      </w:r>
      <w:r w:rsidRPr="00DE6B28">
        <w:rPr>
          <w:rFonts w:ascii="Times New Roman" w:hAnsi="Times New Roman" w:cs="Times New Roman"/>
          <w:sz w:val="24"/>
          <w:szCs w:val="24"/>
        </w:rPr>
        <w:tab/>
        <w:t>Melo MCA, Daher EDF, Albuquerque SGC, de Bruin VMS: Exercise in bipolar patients: a systematic review. J Affect Disord. 2016; 198:32–38.</w:t>
      </w:r>
    </w:p>
    <w:p w14:paraId="2C17A65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0.</w:t>
      </w:r>
      <w:r w:rsidRPr="00DE6B28">
        <w:rPr>
          <w:rFonts w:ascii="Times New Roman" w:hAnsi="Times New Roman" w:cs="Times New Roman"/>
          <w:sz w:val="24"/>
          <w:szCs w:val="24"/>
        </w:rPr>
        <w:tab/>
        <w:t>Borsboom D, Cramer AO, Schmittmann VD, Epskamp S, Waldorp LJ: The small world of psychopathology. PloS One. 2011; 6:e27407.</w:t>
      </w:r>
    </w:p>
    <w:p w14:paraId="2255D4B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1.</w:t>
      </w:r>
      <w:r w:rsidRPr="00DE6B28">
        <w:rPr>
          <w:rFonts w:ascii="Times New Roman" w:hAnsi="Times New Roman" w:cs="Times New Roman"/>
          <w:sz w:val="24"/>
          <w:szCs w:val="24"/>
        </w:rPr>
        <w:tab/>
        <w:t>Newson JJ, Pastukh V, Thiagarajan TC: Poor separation of clinical symptom profiles by DSM-5 disorder criteria. Front Psychiatry. 2021; 12:775762.</w:t>
      </w:r>
    </w:p>
    <w:p w14:paraId="51CE3A4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42.</w:t>
      </w:r>
      <w:r w:rsidRPr="00DE6B28">
        <w:rPr>
          <w:rFonts w:ascii="Times New Roman" w:hAnsi="Times New Roman" w:cs="Times New Roman"/>
          <w:sz w:val="24"/>
          <w:szCs w:val="24"/>
        </w:rPr>
        <w:tab/>
        <w:t>Murri MB, Ekkekakis P, Menchetti M, et al.: Physical exercise for late-life depression: Effects on symptom dimensions and time course. J Affect Disord. 2018; 230:65–70.</w:t>
      </w:r>
    </w:p>
    <w:p w14:paraId="6F9ED922"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3.</w:t>
      </w:r>
      <w:r w:rsidRPr="00DE6B28">
        <w:rPr>
          <w:rFonts w:ascii="Times New Roman" w:hAnsi="Times New Roman" w:cs="Times New Roman"/>
          <w:sz w:val="24"/>
          <w:szCs w:val="24"/>
        </w:rPr>
        <w:tab/>
        <w:t>Uher R, Perlis R, Henigsberg N, et al.: Depression symptom dimensions as predictors of antidepressant treatment outcome: replicable evidence for interest-activity symptoms. Psychol Med. 2012; 42:967–980.</w:t>
      </w:r>
    </w:p>
    <w:p w14:paraId="3BFCECA8"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4.</w:t>
      </w:r>
      <w:r w:rsidRPr="00DE6B28">
        <w:rPr>
          <w:rFonts w:ascii="Times New Roman" w:hAnsi="Times New Roman" w:cs="Times New Roman"/>
          <w:sz w:val="24"/>
          <w:szCs w:val="24"/>
        </w:rPr>
        <w:tab/>
        <w:t>Iniesta R, Malki K, Maier W, et al.: Combining clinical variables to optimize prediction of antidepressant treatment outcomes. J Psychiatr Res. 2016; 78:94–102.</w:t>
      </w:r>
    </w:p>
    <w:p w14:paraId="710FB3E2"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5.</w:t>
      </w:r>
      <w:r w:rsidRPr="00DE6B28">
        <w:rPr>
          <w:rFonts w:ascii="Times New Roman" w:hAnsi="Times New Roman" w:cs="Times New Roman"/>
          <w:sz w:val="24"/>
          <w:szCs w:val="24"/>
        </w:rPr>
        <w:tab/>
        <w:t>Fried EI, Nesse RM: Depression sum-scores don’t add up: why analyzing specific depression symptoms is essential. BMC Med. 2015; 13:1–11.</w:t>
      </w:r>
    </w:p>
    <w:p w14:paraId="0274D08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6.</w:t>
      </w:r>
      <w:r w:rsidRPr="00DE6B28">
        <w:rPr>
          <w:rFonts w:ascii="Times New Roman" w:hAnsi="Times New Roman" w:cs="Times New Roman"/>
          <w:sz w:val="24"/>
          <w:szCs w:val="24"/>
        </w:rPr>
        <w:tab/>
        <w:t>Newson JJ, Thiagarajan TC: Assessment of population well-being with the mental health quotient (MHQ): development and usability study. JMIR Ment Health. 2020; 7:e17935.</w:t>
      </w:r>
    </w:p>
    <w:p w14:paraId="567176F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7.</w:t>
      </w:r>
      <w:r w:rsidRPr="00DE6B28">
        <w:rPr>
          <w:rFonts w:ascii="Times New Roman" w:hAnsi="Times New Roman" w:cs="Times New Roman"/>
          <w:sz w:val="24"/>
          <w:szCs w:val="24"/>
        </w:rPr>
        <w:tab/>
        <w:t>Newson JJ, Pastukh V, Thiagarajan TC: Assessment of Population Well-being With the Mental Health Quotient: Validation Study. JMIR Ment Health. 2022; 9:e34105.</w:t>
      </w:r>
    </w:p>
    <w:p w14:paraId="59EE592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8.</w:t>
      </w:r>
      <w:r w:rsidRPr="00DE6B28">
        <w:rPr>
          <w:rFonts w:ascii="Times New Roman" w:hAnsi="Times New Roman" w:cs="Times New Roman"/>
          <w:sz w:val="24"/>
          <w:szCs w:val="24"/>
        </w:rPr>
        <w:tab/>
        <w:t>R Core Team: R: A Language and Environment for Statistical Computing. Vienna, Austria: R Foundation for Statistical Computing, 2022.</w:t>
      </w:r>
    </w:p>
    <w:p w14:paraId="27DEC8B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49.</w:t>
      </w:r>
      <w:r w:rsidRPr="00DE6B28">
        <w:rPr>
          <w:rFonts w:ascii="Times New Roman" w:hAnsi="Times New Roman" w:cs="Times New Roman"/>
          <w:sz w:val="24"/>
          <w:szCs w:val="24"/>
        </w:rPr>
        <w:tab/>
        <w:t>McCaffrey DF, Ridgeway G, Morral AR: Propensity score estimation with boosted regression for evaluating causal effects in observational studies. Psychol Methods. 2004; 9:403.</w:t>
      </w:r>
    </w:p>
    <w:p w14:paraId="28C7F4DF"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0.</w:t>
      </w:r>
      <w:r w:rsidRPr="00DE6B28">
        <w:rPr>
          <w:rFonts w:ascii="Times New Roman" w:hAnsi="Times New Roman" w:cs="Times New Roman"/>
          <w:sz w:val="24"/>
          <w:szCs w:val="24"/>
        </w:rPr>
        <w:tab/>
        <w:t>Friedman JH: Greedy function approximation: a gradient boosting machine. Ann Stat. 2001; 1189–1232.</w:t>
      </w:r>
    </w:p>
    <w:p w14:paraId="1A09CC4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51.</w:t>
      </w:r>
      <w:r w:rsidRPr="00DE6B28">
        <w:rPr>
          <w:rFonts w:ascii="Times New Roman" w:hAnsi="Times New Roman" w:cs="Times New Roman"/>
          <w:sz w:val="24"/>
          <w:szCs w:val="24"/>
        </w:rPr>
        <w:tab/>
        <w:t>Greifer N: WeightIt: Weighting for Covariate Balance in Observational Studies. 2022.</w:t>
      </w:r>
    </w:p>
    <w:p w14:paraId="04EF962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2.</w:t>
      </w:r>
      <w:r w:rsidRPr="00DE6B28">
        <w:rPr>
          <w:rFonts w:ascii="Times New Roman" w:hAnsi="Times New Roman" w:cs="Times New Roman"/>
          <w:sz w:val="24"/>
          <w:szCs w:val="24"/>
        </w:rPr>
        <w:tab/>
        <w:t>Rosenbaum PR, Rubin DB: The central role of the propensity score in observational studies for causal effects. Biometrika. 1983; 70:41–55.</w:t>
      </w:r>
    </w:p>
    <w:p w14:paraId="765FB9B1"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3.</w:t>
      </w:r>
      <w:r w:rsidRPr="00DE6B28">
        <w:rPr>
          <w:rFonts w:ascii="Times New Roman" w:hAnsi="Times New Roman" w:cs="Times New Roman"/>
          <w:sz w:val="24"/>
          <w:szCs w:val="24"/>
        </w:rPr>
        <w:tab/>
        <w:t>Vancampfort D, Firth J, Schuch FB, et al.: Sedentary behavior and physical activity levels in people with schizophrenia, bipolar disorder and major depressive disorder: a global systematic review and meta-analysis. World Psychiatry. 2017; 16:308–315.</w:t>
      </w:r>
    </w:p>
    <w:p w14:paraId="5163BA9A"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4.</w:t>
      </w:r>
      <w:r w:rsidRPr="00DE6B28">
        <w:rPr>
          <w:rFonts w:ascii="Times New Roman" w:hAnsi="Times New Roman" w:cs="Times New Roman"/>
          <w:sz w:val="24"/>
          <w:szCs w:val="24"/>
        </w:rPr>
        <w:tab/>
        <w:t>Tu C: Comparison of various machine learning algorithms for estimating generalized propensity score. J Stat Comput Simul. 2019; 89:708–719.</w:t>
      </w:r>
    </w:p>
    <w:p w14:paraId="79FA972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5.</w:t>
      </w:r>
      <w:r w:rsidRPr="00DE6B28">
        <w:rPr>
          <w:rFonts w:ascii="Times New Roman" w:hAnsi="Times New Roman" w:cs="Times New Roman"/>
          <w:sz w:val="24"/>
          <w:szCs w:val="24"/>
        </w:rPr>
        <w:tab/>
        <w:t>Lee BK, Lessler J, Stuart EA: Improving propensity score weighting using machine learning. Stat Med. 2010; 29:337–346.</w:t>
      </w:r>
    </w:p>
    <w:p w14:paraId="1D85EB58"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6.</w:t>
      </w:r>
      <w:r w:rsidRPr="00DE6B28">
        <w:rPr>
          <w:rFonts w:ascii="Times New Roman" w:hAnsi="Times New Roman" w:cs="Times New Roman"/>
          <w:sz w:val="24"/>
          <w:szCs w:val="24"/>
        </w:rPr>
        <w:tab/>
        <w:t>Lee BK, Lessler J, Stuart EA: Weight trimming and propensity score weighting. PloS One. 2011; 6:e18174.</w:t>
      </w:r>
    </w:p>
    <w:p w14:paraId="35A254BA"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7.</w:t>
      </w:r>
      <w:r w:rsidRPr="00DE6B28">
        <w:rPr>
          <w:rFonts w:ascii="Times New Roman" w:hAnsi="Times New Roman" w:cs="Times New Roman"/>
          <w:sz w:val="24"/>
          <w:szCs w:val="24"/>
        </w:rPr>
        <w:tab/>
        <w:t>Cham H, West SG: Propensity score analysis with missing data. Psychol Methods. 2016; 21:427.</w:t>
      </w:r>
    </w:p>
    <w:p w14:paraId="2F994188"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8.</w:t>
      </w:r>
      <w:r w:rsidRPr="00DE6B28">
        <w:rPr>
          <w:rFonts w:ascii="Times New Roman" w:hAnsi="Times New Roman" w:cs="Times New Roman"/>
          <w:sz w:val="24"/>
          <w:szCs w:val="24"/>
        </w:rPr>
        <w:tab/>
        <w:t>Coffman DL, Zhou J, Cai X: Comparison of methods for handling covariate missingness in propensity score estimation with a binary exposure. BMC Med Res Methodol. 2020; 20:1–14.</w:t>
      </w:r>
    </w:p>
    <w:p w14:paraId="2573CFB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59.</w:t>
      </w:r>
      <w:r w:rsidRPr="00DE6B28">
        <w:rPr>
          <w:rFonts w:ascii="Times New Roman" w:hAnsi="Times New Roman" w:cs="Times New Roman"/>
          <w:sz w:val="24"/>
          <w:szCs w:val="24"/>
        </w:rPr>
        <w:tab/>
        <w:t>Funk MJ, Westreich D, Wiesen C, Stürmer T, Brookhart MA, Davidian M: Doubly robust estimation of causal effects. Am J Epidemiol. 2011; 173:761–767.</w:t>
      </w:r>
    </w:p>
    <w:p w14:paraId="66F4094D"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60.</w:t>
      </w:r>
      <w:r w:rsidRPr="00DE6B28">
        <w:rPr>
          <w:rFonts w:ascii="Times New Roman" w:hAnsi="Times New Roman" w:cs="Times New Roman"/>
          <w:sz w:val="24"/>
          <w:szCs w:val="24"/>
        </w:rPr>
        <w:tab/>
        <w:t>Setodji CM, McCaffrey DF, Burgette LF, Almirall D, Griffin BA: The right tool for the job: Choosing between covariate balancing and generalized boosted model propensity scores. Epidemiol Camb Mass. 2017; 28:802.</w:t>
      </w:r>
    </w:p>
    <w:p w14:paraId="3B15B1C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1.</w:t>
      </w:r>
      <w:r w:rsidRPr="00DE6B28">
        <w:rPr>
          <w:rFonts w:ascii="Times New Roman" w:hAnsi="Times New Roman" w:cs="Times New Roman"/>
          <w:sz w:val="24"/>
          <w:szCs w:val="24"/>
        </w:rPr>
        <w:tab/>
        <w:t>Ridgeway G, McCaffrey DF, Morral AR, et al.: Toolkit for weighting and analysis of nonequivalent groups: a tutorial for the R TWANG package. Rand Santa Monica, Calif, 2022.</w:t>
      </w:r>
    </w:p>
    <w:p w14:paraId="4A52F5B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2.</w:t>
      </w:r>
      <w:r w:rsidRPr="00DE6B28">
        <w:rPr>
          <w:rFonts w:ascii="Times New Roman" w:hAnsi="Times New Roman" w:cs="Times New Roman"/>
          <w:sz w:val="24"/>
          <w:szCs w:val="24"/>
        </w:rPr>
        <w:tab/>
        <w:t>Bidzan-Bluma I, Lipowska M: Physical Activity and Cognitive Functioning of Children: A Systematic Review. Int J Environ Res Public Health. 2018; 15:800.</w:t>
      </w:r>
    </w:p>
    <w:p w14:paraId="6BA94B1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3.</w:t>
      </w:r>
      <w:r w:rsidRPr="00DE6B28">
        <w:rPr>
          <w:rFonts w:ascii="Times New Roman" w:hAnsi="Times New Roman" w:cs="Times New Roman"/>
          <w:sz w:val="24"/>
          <w:szCs w:val="24"/>
        </w:rPr>
        <w:tab/>
        <w:t>Carvalho A, Rea IM, Parimon T, Cusack BJ: Physical activity and cognitive function in individuals over 60 years of age: a systematic review. Clin Interv Aging. 2014; 661–682.</w:t>
      </w:r>
    </w:p>
    <w:p w14:paraId="58B19FFE"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4.</w:t>
      </w:r>
      <w:r w:rsidRPr="00DE6B28">
        <w:rPr>
          <w:rFonts w:ascii="Times New Roman" w:hAnsi="Times New Roman" w:cs="Times New Roman"/>
          <w:sz w:val="24"/>
          <w:szCs w:val="24"/>
        </w:rPr>
        <w:tab/>
        <w:t>Laborde S, Dosseville F, Allen MS: Emotional intelligence in sport and exercise: A systematic review. Scand J Med Sci Sports. 2016; 26:862–874.</w:t>
      </w:r>
    </w:p>
    <w:p w14:paraId="3153C4C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5.</w:t>
      </w:r>
      <w:r w:rsidRPr="00DE6B28">
        <w:rPr>
          <w:rFonts w:ascii="Times New Roman" w:hAnsi="Times New Roman" w:cs="Times New Roman"/>
          <w:sz w:val="24"/>
          <w:szCs w:val="24"/>
        </w:rPr>
        <w:tab/>
        <w:t>Shanahan L, Steinhoff A, Bechtiger L, et al.: Emotional distress in young adults during the COVID-19 pandemic: evidence of risk and resilience from a longitudinal cohort study. Psychol Med. 2022; 52:824–833.</w:t>
      </w:r>
    </w:p>
    <w:p w14:paraId="75B15A5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6.</w:t>
      </w:r>
      <w:r w:rsidRPr="00DE6B28">
        <w:rPr>
          <w:rFonts w:ascii="Times New Roman" w:hAnsi="Times New Roman" w:cs="Times New Roman"/>
          <w:sz w:val="24"/>
          <w:szCs w:val="24"/>
        </w:rPr>
        <w:tab/>
        <w:t>Cunningham C, O’Sullivan R, Caserotti P, Tully MA: Consequences of physical inactivity in older adults: A systematic review of reviews and meta-analyses. Scand J Med Sci Sports. 2020; 30:816–827.</w:t>
      </w:r>
    </w:p>
    <w:p w14:paraId="2FE39718"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67.</w:t>
      </w:r>
      <w:r w:rsidRPr="00DE6B28">
        <w:rPr>
          <w:rFonts w:ascii="Times New Roman" w:hAnsi="Times New Roman" w:cs="Times New Roman"/>
          <w:sz w:val="24"/>
          <w:szCs w:val="24"/>
        </w:rPr>
        <w:tab/>
        <w:t>de Oliveira L da SSCB, Souza EC, Rodrigues RAS, Fett CA, Piva AB: The effects of physical activity on anxiety, depression, and quality of life in elderly people living in the community. Trends Psychiatry Psychother. 2019; 41:36–42.</w:t>
      </w:r>
    </w:p>
    <w:p w14:paraId="49284551"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8.</w:t>
      </w:r>
      <w:r w:rsidRPr="00DE6B28">
        <w:rPr>
          <w:rFonts w:ascii="Times New Roman" w:hAnsi="Times New Roman" w:cs="Times New Roman"/>
          <w:sz w:val="24"/>
          <w:szCs w:val="24"/>
        </w:rPr>
        <w:tab/>
        <w:t>Rice D, Nijs J, Kosek E, et al.: Exercise-induced hypoalgesia in pain-free and chronic pain populations: state of the art and future directions. J Pain. 2019; 20:1249–1266.</w:t>
      </w:r>
    </w:p>
    <w:p w14:paraId="28F806D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69.</w:t>
      </w:r>
      <w:r w:rsidRPr="00DE6B28">
        <w:rPr>
          <w:rFonts w:ascii="Times New Roman" w:hAnsi="Times New Roman" w:cs="Times New Roman"/>
          <w:sz w:val="24"/>
          <w:szCs w:val="24"/>
        </w:rPr>
        <w:tab/>
        <w:t>Shiri R, Falah-Hassani K: Does leisure time physical activity protect against low back pain? Systematic review and meta-analysis of 36 prospective cohort studies. Br J Sports Med. 2017; 51:1410–1418.</w:t>
      </w:r>
    </w:p>
    <w:p w14:paraId="4E2B852D"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0.</w:t>
      </w:r>
      <w:r w:rsidRPr="00DE6B28">
        <w:rPr>
          <w:rFonts w:ascii="Times New Roman" w:hAnsi="Times New Roman" w:cs="Times New Roman"/>
          <w:sz w:val="24"/>
          <w:szCs w:val="24"/>
        </w:rPr>
        <w:tab/>
        <w:t>Lederman O, Ward PB, Firth J, et al.: Does exercise improve sleep quality in individuals with mental illness? A systematic review and meta-analysis. J Psychiatr Res. 2019; 109:96–106.</w:t>
      </w:r>
    </w:p>
    <w:p w14:paraId="76A1011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1.</w:t>
      </w:r>
      <w:r w:rsidRPr="00DE6B28">
        <w:rPr>
          <w:rFonts w:ascii="Times New Roman" w:hAnsi="Times New Roman" w:cs="Times New Roman"/>
          <w:sz w:val="24"/>
          <w:szCs w:val="24"/>
        </w:rPr>
        <w:tab/>
        <w:t>Kredlow MA, Capozzoli MC, Hearon BA, Calkins AW, Otto MW: The effects of physical activity on sleep: a meta-analytic review. J Behav Med. 2015; 38:427–449.</w:t>
      </w:r>
    </w:p>
    <w:p w14:paraId="19B39ED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2.</w:t>
      </w:r>
      <w:r w:rsidRPr="00DE6B28">
        <w:rPr>
          <w:rFonts w:ascii="Times New Roman" w:hAnsi="Times New Roman" w:cs="Times New Roman"/>
          <w:sz w:val="24"/>
          <w:szCs w:val="24"/>
        </w:rPr>
        <w:tab/>
        <w:t>Beaulieu K, Hopkins M, Blundell J, Finlayson G: Homeostatic and non-homeostatic appetite control along the spectrum of physical activity levels: An updated perspective. Physiol Behav. 2018; 192:23–29.</w:t>
      </w:r>
    </w:p>
    <w:p w14:paraId="1AE206C3"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3.</w:t>
      </w:r>
      <w:r w:rsidRPr="00DE6B28">
        <w:rPr>
          <w:rFonts w:ascii="Times New Roman" w:hAnsi="Times New Roman" w:cs="Times New Roman"/>
          <w:sz w:val="24"/>
          <w:szCs w:val="24"/>
        </w:rPr>
        <w:tab/>
        <w:t>Beaulieu K, Hopkins M, Blundell J, Finlayson G: Does habitual physical activity increase the sensitivity of the appetite control system? A systematic review. Sports Med. 2016; 46:1897–1919.</w:t>
      </w:r>
    </w:p>
    <w:p w14:paraId="6C2A1A17"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74.</w:t>
      </w:r>
      <w:r w:rsidRPr="00DE6B28">
        <w:rPr>
          <w:rFonts w:ascii="Times New Roman" w:hAnsi="Times New Roman" w:cs="Times New Roman"/>
          <w:sz w:val="24"/>
          <w:szCs w:val="24"/>
        </w:rPr>
        <w:tab/>
        <w:t>Pilutti LA, Greenlee TA, Motl RW, Nickrent MS, Petruzzello SJ: Effects of exercise training on fatigue in multiple sclerosis: a meta-analysis. Psychosom Med. 2013; 75:575–580.</w:t>
      </w:r>
    </w:p>
    <w:p w14:paraId="2637C77D"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5.</w:t>
      </w:r>
      <w:r w:rsidRPr="00DE6B28">
        <w:rPr>
          <w:rFonts w:ascii="Times New Roman" w:hAnsi="Times New Roman" w:cs="Times New Roman"/>
          <w:sz w:val="24"/>
          <w:szCs w:val="24"/>
        </w:rPr>
        <w:tab/>
        <w:t>Bower JE: Cancer-related fatigue—mechanisms, risk factors, and treatments. Nat Rev Clin Oncol. 2014; 11:597–609.</w:t>
      </w:r>
    </w:p>
    <w:p w14:paraId="44ECC5E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6.</w:t>
      </w:r>
      <w:r w:rsidRPr="00DE6B28">
        <w:rPr>
          <w:rFonts w:ascii="Times New Roman" w:hAnsi="Times New Roman" w:cs="Times New Roman"/>
          <w:sz w:val="24"/>
          <w:szCs w:val="24"/>
        </w:rPr>
        <w:tab/>
        <w:t>Pels F, Kleinert J: Loneliness and physical activity: A systematic review. Int Rev Sport Exerc Psychol. 2016; 9:231–260.</w:t>
      </w:r>
    </w:p>
    <w:p w14:paraId="4A6FF672"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7.</w:t>
      </w:r>
      <w:r w:rsidRPr="00DE6B28">
        <w:rPr>
          <w:rFonts w:ascii="Times New Roman" w:hAnsi="Times New Roman" w:cs="Times New Roman"/>
          <w:sz w:val="24"/>
          <w:szCs w:val="24"/>
        </w:rPr>
        <w:tab/>
        <w:t>Shima T, Nakao H, Tai K, et al.: The influences of changes in physical activity levels with easing restriction of access to the University campus on empathy and social supports in college students during the covid-19 pandemic. Asia Pac J Public Health. 2022; 34:406–410.</w:t>
      </w:r>
    </w:p>
    <w:p w14:paraId="444E459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8.</w:t>
      </w:r>
      <w:r w:rsidRPr="00DE6B28">
        <w:rPr>
          <w:rFonts w:ascii="Times New Roman" w:hAnsi="Times New Roman" w:cs="Times New Roman"/>
          <w:sz w:val="24"/>
          <w:szCs w:val="24"/>
        </w:rPr>
        <w:tab/>
        <w:t>Shima T, Jesmin S, Nakao H, et al.: Association between self-reported empathy and level of physical activity in healthy young adults. J Phys Fit Sports Med. 2021; 10:45–49.</w:t>
      </w:r>
    </w:p>
    <w:p w14:paraId="09D1557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79.</w:t>
      </w:r>
      <w:r w:rsidRPr="00DE6B28">
        <w:rPr>
          <w:rFonts w:ascii="Times New Roman" w:hAnsi="Times New Roman" w:cs="Times New Roman"/>
          <w:sz w:val="24"/>
          <w:szCs w:val="24"/>
        </w:rPr>
        <w:tab/>
        <w:t>Westerterp K: Changes in physical activity over the lifespan: impact on body composition and sarcopenic obesity. Obes Rev. 2018; 19:8–13.</w:t>
      </w:r>
    </w:p>
    <w:p w14:paraId="3EC9011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0.</w:t>
      </w:r>
      <w:r w:rsidRPr="00DE6B28">
        <w:rPr>
          <w:rFonts w:ascii="Times New Roman" w:hAnsi="Times New Roman" w:cs="Times New Roman"/>
          <w:sz w:val="24"/>
          <w:szCs w:val="24"/>
        </w:rPr>
        <w:tab/>
        <w:t>Van Der Zee MD, Van Der Mee D, Bartels M, De Geus EJ: Tracking of voluntary exercise behaviour over the lifespan. Int J Behav Nutr Phys Act. 2019; 16:1–11.</w:t>
      </w:r>
    </w:p>
    <w:p w14:paraId="403A9130"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1.</w:t>
      </w:r>
      <w:r w:rsidRPr="00DE6B28">
        <w:rPr>
          <w:rFonts w:ascii="Times New Roman" w:hAnsi="Times New Roman" w:cs="Times New Roman"/>
          <w:sz w:val="24"/>
          <w:szCs w:val="24"/>
        </w:rPr>
        <w:tab/>
        <w:t>Bernstein EE, McNally RJ: Acute aerobic exercise helps overcome emotion regulation deficits. Cogn Emot. 2017; 31:834–843.</w:t>
      </w:r>
    </w:p>
    <w:p w14:paraId="21E0B821"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2.</w:t>
      </w:r>
      <w:r w:rsidRPr="00DE6B28">
        <w:rPr>
          <w:rFonts w:ascii="Times New Roman" w:hAnsi="Times New Roman" w:cs="Times New Roman"/>
          <w:sz w:val="24"/>
          <w:szCs w:val="24"/>
        </w:rPr>
        <w:tab/>
        <w:t>Buffart LM, Kalter J, Sweegers MG, et al.: Effects and moderators of exercise on quality of life and physical function in patients with cancer: an individual patient data meta-analysis of 34 RCTs. Cancer Treat Rev. 2017; 52:91–104.</w:t>
      </w:r>
    </w:p>
    <w:p w14:paraId="45048DB9"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lastRenderedPageBreak/>
        <w:t>83.</w:t>
      </w:r>
      <w:r w:rsidRPr="00DE6B28">
        <w:rPr>
          <w:rFonts w:ascii="Times New Roman" w:hAnsi="Times New Roman" w:cs="Times New Roman"/>
          <w:sz w:val="24"/>
          <w:szCs w:val="24"/>
        </w:rPr>
        <w:tab/>
        <w:t>Rosenbaum S, Sherrington C, Tiedemann A: Exercise augmentation compared with usual care for post-traumatic stress disorder: A randomized controlled trial. Acta Psychiatr Scand. 2015; 131:350–359.</w:t>
      </w:r>
    </w:p>
    <w:p w14:paraId="5ABDD3D6"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4.</w:t>
      </w:r>
      <w:r w:rsidRPr="00DE6B28">
        <w:rPr>
          <w:rFonts w:ascii="Times New Roman" w:hAnsi="Times New Roman" w:cs="Times New Roman"/>
          <w:sz w:val="24"/>
          <w:szCs w:val="24"/>
        </w:rPr>
        <w:tab/>
        <w:t>Cooney GM, Dwan K, Greig CA, et al.: Exercise for depression. Cochrane Database Syst Rev. 2013; .</w:t>
      </w:r>
    </w:p>
    <w:p w14:paraId="3F74AC95"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5.</w:t>
      </w:r>
      <w:r w:rsidRPr="00DE6B28">
        <w:rPr>
          <w:rFonts w:ascii="Times New Roman" w:hAnsi="Times New Roman" w:cs="Times New Roman"/>
          <w:sz w:val="24"/>
          <w:szCs w:val="24"/>
        </w:rPr>
        <w:tab/>
        <w:t>Josefsson T, Lindwall M, Archer T: Physical exercise intervention in depressive disorders: Meta-analysis and systematic review. Scand J Med Sci Sports. 2014; 24:259–272.</w:t>
      </w:r>
    </w:p>
    <w:p w14:paraId="7A0DA2EC"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6.</w:t>
      </w:r>
      <w:r w:rsidRPr="00DE6B28">
        <w:rPr>
          <w:rFonts w:ascii="Times New Roman" w:hAnsi="Times New Roman" w:cs="Times New Roman"/>
          <w:sz w:val="24"/>
          <w:szCs w:val="24"/>
        </w:rPr>
        <w:tab/>
        <w:t>Joffe MM, Rosenbaum PR: Invited commentary: propensity scores. Am J Epidemiol. 1999; 150:327–333.</w:t>
      </w:r>
    </w:p>
    <w:p w14:paraId="78302CEB" w14:textId="77777777" w:rsidR="007D4600" w:rsidRPr="00DE6B28" w:rsidRDefault="007D4600" w:rsidP="007D4600">
      <w:pPr>
        <w:pStyle w:val="Bibliography"/>
        <w:rPr>
          <w:rFonts w:ascii="Times New Roman" w:hAnsi="Times New Roman" w:cs="Times New Roman"/>
          <w:sz w:val="24"/>
          <w:szCs w:val="24"/>
        </w:rPr>
      </w:pPr>
      <w:r w:rsidRPr="00DE6B28">
        <w:rPr>
          <w:rFonts w:ascii="Times New Roman" w:hAnsi="Times New Roman" w:cs="Times New Roman"/>
          <w:sz w:val="24"/>
          <w:szCs w:val="24"/>
        </w:rPr>
        <w:t>87.</w:t>
      </w:r>
      <w:r w:rsidRPr="00DE6B28">
        <w:rPr>
          <w:rFonts w:ascii="Times New Roman" w:hAnsi="Times New Roman" w:cs="Times New Roman"/>
          <w:sz w:val="24"/>
          <w:szCs w:val="24"/>
        </w:rPr>
        <w:tab/>
        <w:t>Sallis JF, Saelens BE: Assessment of physical activity by self-report: status, limitations, and future directions. Res Q Exerc Sport. 2000; 71:1–14.</w:t>
      </w:r>
    </w:p>
    <w:p w14:paraId="16FDA9F3" w14:textId="50D2A56D" w:rsidR="009C64BF" w:rsidRPr="00DE6B28" w:rsidRDefault="009C64BF" w:rsidP="001F0BC9">
      <w:pPr>
        <w:spacing w:line="240" w:lineRule="auto"/>
        <w:rPr>
          <w:rFonts w:ascii="Times New Roman" w:hAnsi="Times New Roman" w:cs="Times New Roman"/>
          <w:sz w:val="24"/>
          <w:szCs w:val="24"/>
        </w:rPr>
      </w:pPr>
      <w:r w:rsidRPr="00DE6B28">
        <w:rPr>
          <w:rFonts w:ascii="Times New Roman" w:hAnsi="Times New Roman" w:cs="Times New Roman"/>
          <w:sz w:val="24"/>
          <w:szCs w:val="24"/>
        </w:rPr>
        <w:fldChar w:fldCharType="end"/>
      </w:r>
    </w:p>
    <w:p w14:paraId="35032884" w14:textId="77777777" w:rsidR="007D4600" w:rsidRPr="00DE6B28" w:rsidRDefault="007D4600" w:rsidP="001F0BC9">
      <w:pPr>
        <w:spacing w:line="240" w:lineRule="auto"/>
        <w:rPr>
          <w:rFonts w:ascii="Times New Roman" w:hAnsi="Times New Roman" w:cs="Times New Roman"/>
          <w:sz w:val="24"/>
          <w:szCs w:val="24"/>
        </w:rPr>
      </w:pPr>
    </w:p>
    <w:p w14:paraId="532285E6" w14:textId="2186DBDC" w:rsidR="007D4600" w:rsidRPr="00DE6B28" w:rsidRDefault="007D4600" w:rsidP="007D4600">
      <w:pPr>
        <w:spacing w:line="480" w:lineRule="auto"/>
        <w:rPr>
          <w:rFonts w:ascii="Times New Roman" w:hAnsi="Times New Roman" w:cs="Times New Roman"/>
          <w:kern w:val="0"/>
          <w:sz w:val="24"/>
          <w:szCs w:val="24"/>
          <w14:ligatures w14:val="none"/>
        </w:rPr>
      </w:pPr>
      <w:r w:rsidRPr="00DE6B28">
        <w:rPr>
          <w:rFonts w:ascii="Times New Roman" w:hAnsi="Times New Roman" w:cs="Times New Roman"/>
          <w:kern w:val="0"/>
          <w:sz w:val="24"/>
          <w:szCs w:val="24"/>
          <w14:ligatures w14:val="none"/>
        </w:rPr>
        <w:t xml:space="preserve">Table 1. Descriptions of the </w:t>
      </w:r>
      <w:r w:rsidR="00916623" w:rsidRPr="00DE6B28">
        <w:rPr>
          <w:rFonts w:ascii="Times New Roman" w:hAnsi="Times New Roman" w:cs="Times New Roman"/>
          <w:kern w:val="0"/>
          <w:sz w:val="24"/>
          <w:szCs w:val="24"/>
          <w14:ligatures w14:val="none"/>
        </w:rPr>
        <w:t>Subcategories</w:t>
      </w:r>
      <w:r w:rsidRPr="00DE6B28">
        <w:rPr>
          <w:rFonts w:ascii="Times New Roman" w:hAnsi="Times New Roman" w:cs="Times New Roman"/>
          <w:kern w:val="0"/>
          <w:sz w:val="24"/>
          <w:szCs w:val="24"/>
          <w14:ligatures w14:val="none"/>
        </w:rPr>
        <w:t xml:space="preserve"> of the MHQ</w:t>
      </w:r>
      <w:r w:rsidR="003D351F" w:rsidRPr="00DE6B28">
        <w:rPr>
          <w:rFonts w:ascii="Times New Roman" w:hAnsi="Times New Roman" w:cs="Times New Roman"/>
          <w:sz w:val="24"/>
          <w:szCs w:val="24"/>
        </w:rPr>
        <w:t xml:space="preserve"> </w:t>
      </w:r>
      <w:r w:rsidR="003D351F" w:rsidRPr="00DE6B28">
        <w:rPr>
          <w:rFonts w:ascii="Times New Roman" w:hAnsi="Times New Roman" w:cs="Times New Roman"/>
          <w:kern w:val="0"/>
          <w:sz w:val="24"/>
          <w:szCs w:val="24"/>
          <w14:ligatures w14:val="none"/>
        </w:rPr>
        <w:t>adapted from Newson et al. [46]</w:t>
      </w:r>
    </w:p>
    <w:tbl>
      <w:tblPr>
        <w:tblStyle w:val="TableGrid"/>
        <w:tblW w:w="0" w:type="auto"/>
        <w:tblLook w:val="04A0" w:firstRow="1" w:lastRow="0" w:firstColumn="1" w:lastColumn="0" w:noHBand="0" w:noVBand="1"/>
      </w:tblPr>
      <w:tblGrid>
        <w:gridCol w:w="1706"/>
        <w:gridCol w:w="7644"/>
      </w:tblGrid>
      <w:tr w:rsidR="007D4600" w:rsidRPr="00DE6B28" w14:paraId="47D6F42D" w14:textId="77777777" w:rsidTr="002F2DC6">
        <w:tc>
          <w:tcPr>
            <w:tcW w:w="0" w:type="auto"/>
          </w:tcPr>
          <w:p w14:paraId="6E77A89C"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t>MHQ Subcategory</w:t>
            </w:r>
          </w:p>
        </w:tc>
        <w:tc>
          <w:tcPr>
            <w:tcW w:w="0" w:type="auto"/>
          </w:tcPr>
          <w:p w14:paraId="7F8C63A0"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t>Description</w:t>
            </w:r>
          </w:p>
        </w:tc>
      </w:tr>
      <w:tr w:rsidR="007D4600" w:rsidRPr="00DE6B28" w14:paraId="6DBFE3D6" w14:textId="77777777" w:rsidTr="002F2DC6">
        <w:tc>
          <w:tcPr>
            <w:tcW w:w="0" w:type="auto"/>
          </w:tcPr>
          <w:p w14:paraId="1C62305A"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t>Core Cognition</w:t>
            </w:r>
          </w:p>
        </w:tc>
        <w:tc>
          <w:tcPr>
            <w:tcW w:w="0" w:type="auto"/>
          </w:tcPr>
          <w:p w14:paraId="7DE5A38A"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t>The ability to function effectively and independently on a moment-to-moment basis. It includes brain functions such as attention, memory, learning, and self-control. Abnormal aspects of core cognition include severe or extreme forms of mental confusion, obsessive thoughts, sensory sensitivity, compulsive behaviors, psychosis, and hallucinations.</w:t>
            </w:r>
          </w:p>
        </w:tc>
      </w:tr>
      <w:tr w:rsidR="007D4600" w:rsidRPr="00DE6B28" w14:paraId="204CEC10" w14:textId="77777777" w:rsidTr="002F2DC6">
        <w:tc>
          <w:tcPr>
            <w:tcW w:w="0" w:type="auto"/>
          </w:tcPr>
          <w:p w14:paraId="75946893"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lastRenderedPageBreak/>
              <w:t>Adaptability and Resilience</w:t>
            </w:r>
          </w:p>
        </w:tc>
        <w:tc>
          <w:tcPr>
            <w:tcW w:w="0" w:type="auto"/>
          </w:tcPr>
          <w:p w14:paraId="597CB587"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t>The ability to synthesize and make sense of complex sets of events and situations and display a longer-term perspective in thoughts and behavior. It includes brain functions such as decision making, creativity, problem solving, planning, and adaptability to change. Abnormal forms of complex cognition are associated with extreme risk-taking and severe intolerance to change.</w:t>
            </w:r>
          </w:p>
        </w:tc>
      </w:tr>
      <w:tr w:rsidR="007D4600" w:rsidRPr="00DE6B28" w14:paraId="3048B509" w14:textId="77777777" w:rsidTr="002F2DC6">
        <w:tc>
          <w:tcPr>
            <w:tcW w:w="0" w:type="auto"/>
          </w:tcPr>
          <w:p w14:paraId="4208EA7E"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t>Mood and Outlook</w:t>
            </w:r>
          </w:p>
        </w:tc>
        <w:tc>
          <w:tcPr>
            <w:tcW w:w="0" w:type="auto"/>
          </w:tcPr>
          <w:p w14:paraId="6B18C4F4"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t>The ability to manage and regulate emotions effectively and encompasses feelings of distress like fear, anxiety, anger, irritability, guilt, and sadness. It also includes the ability to have a constructive or optimistic outlook for the future. Abnormal forms of emotional functioning include uncontrollable crying, night terrors, severe temper outbursts, extreme phobias, uncontrollable panic attacks, highly traumatic flashbacks, intense mania, or suicidal intentions.</w:t>
            </w:r>
          </w:p>
        </w:tc>
      </w:tr>
      <w:tr w:rsidR="007D4600" w:rsidRPr="00DE6B28" w14:paraId="4783B92F" w14:textId="77777777" w:rsidTr="002F2DC6">
        <w:tc>
          <w:tcPr>
            <w:tcW w:w="0" w:type="auto"/>
          </w:tcPr>
          <w:p w14:paraId="7055DF6D"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t>Drive and Motivation</w:t>
            </w:r>
          </w:p>
        </w:tc>
        <w:tc>
          <w:tcPr>
            <w:tcW w:w="0" w:type="auto"/>
          </w:tcPr>
          <w:p w14:paraId="29694B8A"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t>The ability to work toward desired goals and to initiate, persevere, and complete activities in daily life. It is associated with interest, curiosity, and motivation and is also related to overall energy levels. Abnormal forms of drive and motivation include severe addictions that cause harm or extreme withdrawal from activities or social interaction.</w:t>
            </w:r>
          </w:p>
        </w:tc>
      </w:tr>
      <w:tr w:rsidR="007D4600" w:rsidRPr="00DE6B28" w14:paraId="7B940127" w14:textId="77777777" w:rsidTr="002F2DC6">
        <w:tc>
          <w:tcPr>
            <w:tcW w:w="0" w:type="auto"/>
          </w:tcPr>
          <w:p w14:paraId="236427ED"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t>Social Self</w:t>
            </w:r>
          </w:p>
        </w:tc>
        <w:tc>
          <w:tcPr>
            <w:tcW w:w="0" w:type="auto"/>
          </w:tcPr>
          <w:p w14:paraId="545C7F7F"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t>The ability to interact with, relate to, and see oneself with respect to others. It includes factors like confidence, communication skills, self-worth, body image, empathy, and relationship building. Abnormal forms of social functioning include excessive unprovoked aggression, a strong sense of being detached from reality, or suicidal intentions.</w:t>
            </w:r>
          </w:p>
        </w:tc>
      </w:tr>
      <w:tr w:rsidR="007D4600" w:rsidRPr="00DE6B28" w14:paraId="0DD18A17" w14:textId="77777777" w:rsidTr="002F2DC6">
        <w:tc>
          <w:tcPr>
            <w:tcW w:w="0" w:type="auto"/>
          </w:tcPr>
          <w:p w14:paraId="77FD2316"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lastRenderedPageBreak/>
              <w:t>Mind-Body Connection</w:t>
            </w:r>
          </w:p>
        </w:tc>
        <w:tc>
          <w:tcPr>
            <w:tcW w:w="0" w:type="auto"/>
          </w:tcPr>
          <w:p w14:paraId="4537EED0" w14:textId="77777777" w:rsidR="007D4600" w:rsidRPr="00DE6B28" w:rsidRDefault="007D4600" w:rsidP="007D4600">
            <w:pPr>
              <w:spacing w:line="480" w:lineRule="auto"/>
              <w:rPr>
                <w:rFonts w:ascii="Times New Roman" w:hAnsi="Times New Roman" w:cs="Times New Roman"/>
                <w:sz w:val="24"/>
                <w:szCs w:val="24"/>
              </w:rPr>
            </w:pPr>
            <w:r w:rsidRPr="00DE6B28">
              <w:rPr>
                <w:rFonts w:ascii="Times New Roman" w:hAnsi="Times New Roman" w:cs="Times New Roman"/>
                <w:sz w:val="24"/>
                <w:szCs w:val="24"/>
              </w:rPr>
              <w:t>The regulation of the balance between mind and body to ensure that any mental concerns do not manifest themselves as physical symptoms in the body in a chronic or severe way. It includes functions like sleep, appetite, coordination, physical intimacy, and fatigue. Abnormal forms of mind-body balance can include insomnia or chronic and severe pain, as well as a propensity for infection or frequent physical symptoms (e.g., digestive issues) with no obvious physical cause.</w:t>
            </w:r>
          </w:p>
        </w:tc>
      </w:tr>
    </w:tbl>
    <w:p w14:paraId="3AAB56BE" w14:textId="77777777" w:rsidR="007D4600" w:rsidRPr="00DE6B28" w:rsidDel="000C4081" w:rsidRDefault="007D4600" w:rsidP="007D4600">
      <w:pPr>
        <w:spacing w:line="480" w:lineRule="auto"/>
        <w:rPr>
          <w:del w:id="33" w:author="Denver Brown [2]" w:date="2023-04-13T20:06:00Z"/>
          <w:rFonts w:ascii="Times New Roman" w:hAnsi="Times New Roman" w:cs="Times New Roman"/>
          <w:kern w:val="0"/>
          <w:sz w:val="24"/>
          <w:szCs w:val="24"/>
          <w14:ligatures w14:val="none"/>
        </w:rPr>
      </w:pPr>
    </w:p>
    <w:p w14:paraId="4AAD110A" w14:textId="77777777" w:rsidR="007D4600" w:rsidRPr="00DE6B28" w:rsidRDefault="007D4600" w:rsidP="007D4600">
      <w:pPr>
        <w:spacing w:line="240" w:lineRule="auto"/>
        <w:rPr>
          <w:rFonts w:ascii="Times New Roman" w:hAnsi="Times New Roman" w:cs="Times New Roman"/>
          <w:kern w:val="0"/>
          <w:sz w:val="24"/>
          <w:szCs w:val="24"/>
          <w14:ligatures w14:val="none"/>
        </w:rPr>
      </w:pPr>
    </w:p>
    <w:p w14:paraId="05BCA093" w14:textId="77777777" w:rsidR="007D4600" w:rsidRPr="00DE6B28" w:rsidRDefault="007D4600" w:rsidP="007D4600">
      <w:pPr>
        <w:wordWrap w:val="0"/>
        <w:spacing w:after="200" w:line="240" w:lineRule="auto"/>
        <w:rPr>
          <w:rFonts w:ascii="Times New Roman" w:hAnsi="Times New Roman" w:cs="Times New Roman"/>
          <w:i/>
          <w:kern w:val="0"/>
          <w:sz w:val="24"/>
          <w:szCs w:val="24"/>
          <w14:ligatures w14:val="none"/>
        </w:rPr>
      </w:pPr>
      <w:commentRangeStart w:id="34"/>
      <w:r w:rsidRPr="00DE6B28">
        <w:rPr>
          <w:rFonts w:ascii="Times New Roman" w:hAnsi="Times New Roman" w:cs="Times New Roman"/>
          <w:b/>
          <w:bCs/>
          <w:iCs/>
          <w:kern w:val="0"/>
          <w:sz w:val="24"/>
          <w:szCs w:val="24"/>
          <w14:ligatures w14:val="none"/>
        </w:rPr>
        <w:t>Table</w:t>
      </w:r>
      <w:commentRangeEnd w:id="34"/>
      <w:r w:rsidRPr="00DE6B28">
        <w:rPr>
          <w:rFonts w:ascii="Times New Roman" w:hAnsi="Times New Roman" w:cs="Times New Roman"/>
          <w:kern w:val="0"/>
          <w:sz w:val="24"/>
          <w:szCs w:val="24"/>
          <w14:ligatures w14:val="none"/>
        </w:rPr>
        <w:commentReference w:id="34"/>
      </w:r>
      <w:r w:rsidRPr="00DE6B28">
        <w:rPr>
          <w:rFonts w:ascii="Times New Roman" w:hAnsi="Times New Roman" w:cs="Times New Roman"/>
          <w:b/>
          <w:bCs/>
          <w:iCs/>
          <w:kern w:val="0"/>
          <w:sz w:val="24"/>
          <w:szCs w:val="24"/>
          <w14:ligatures w14:val="none"/>
        </w:rPr>
        <w:t xml:space="preserve"> 2. </w:t>
      </w:r>
      <w:r w:rsidRPr="00DE6B28">
        <w:rPr>
          <w:rFonts w:ascii="Times New Roman" w:hAnsi="Times New Roman" w:cs="Times New Roman"/>
          <w:bCs/>
          <w:i/>
          <w:iCs/>
          <w:kern w:val="0"/>
          <w:sz w:val="24"/>
          <w:szCs w:val="24"/>
          <w14:ligatures w14:val="none"/>
        </w:rPr>
        <w:t>Descriptive statistics for the full sample and by each age group</w:t>
      </w:r>
    </w:p>
    <w:tbl>
      <w:tblPr>
        <w:tblStyle w:val="Table"/>
        <w:tblW w:w="5000" w:type="pct"/>
        <w:tblLayout w:type="fixed"/>
        <w:tblLook w:val="0020" w:firstRow="1" w:lastRow="0" w:firstColumn="0" w:lastColumn="0" w:noHBand="0" w:noVBand="0"/>
      </w:tblPr>
      <w:tblGrid>
        <w:gridCol w:w="1247"/>
        <w:gridCol w:w="1055"/>
        <w:gridCol w:w="969"/>
        <w:gridCol w:w="791"/>
        <w:gridCol w:w="967"/>
        <w:gridCol w:w="967"/>
        <w:gridCol w:w="880"/>
        <w:gridCol w:w="793"/>
        <w:gridCol w:w="794"/>
        <w:gridCol w:w="897"/>
      </w:tblGrid>
      <w:tr w:rsidR="007D4600" w:rsidRPr="00DE6B28" w14:paraId="2C068C85" w14:textId="77777777" w:rsidTr="00DB7C31">
        <w:trPr>
          <w:cnfStyle w:val="100000000000" w:firstRow="1" w:lastRow="0" w:firstColumn="0" w:lastColumn="0" w:oddVBand="0" w:evenVBand="0" w:oddHBand="0" w:evenHBand="0" w:firstRowFirstColumn="0" w:firstRowLastColumn="0" w:lastRowFirstColumn="0" w:lastRowLastColumn="0"/>
          <w:tblHeader/>
        </w:trPr>
        <w:tc>
          <w:tcPr>
            <w:tcW w:w="1247" w:type="dxa"/>
            <w:tcBorders>
              <w:top w:val="single" w:sz="4" w:space="0" w:color="auto"/>
              <w:bottom w:val="single" w:sz="2" w:space="0" w:color="auto"/>
            </w:tcBorders>
          </w:tcPr>
          <w:p w14:paraId="3068DDE0" w14:textId="77777777" w:rsidR="007D4600" w:rsidRPr="00DE6B28" w:rsidRDefault="007D4600" w:rsidP="007D4600">
            <w:pPr>
              <w:spacing w:before="36" w:after="36"/>
              <w:rPr>
                <w:rFonts w:ascii="Times New Roman" w:hAnsi="Times New Roman" w:cs="Times New Roman"/>
              </w:rPr>
            </w:pPr>
          </w:p>
        </w:tc>
        <w:tc>
          <w:tcPr>
            <w:tcW w:w="1055" w:type="dxa"/>
            <w:tcBorders>
              <w:top w:val="single" w:sz="4" w:space="0" w:color="auto"/>
              <w:bottom w:val="single" w:sz="2" w:space="0" w:color="auto"/>
            </w:tcBorders>
          </w:tcPr>
          <w:p w14:paraId="4214B63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Total</w:t>
            </w:r>
          </w:p>
        </w:tc>
        <w:tc>
          <w:tcPr>
            <w:tcW w:w="969" w:type="dxa"/>
            <w:tcBorders>
              <w:top w:val="single" w:sz="4" w:space="0" w:color="auto"/>
              <w:bottom w:val="single" w:sz="2" w:space="0" w:color="auto"/>
            </w:tcBorders>
          </w:tcPr>
          <w:p w14:paraId="2FA0102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24 years</w:t>
            </w:r>
          </w:p>
        </w:tc>
        <w:tc>
          <w:tcPr>
            <w:tcW w:w="791" w:type="dxa"/>
            <w:tcBorders>
              <w:top w:val="single" w:sz="4" w:space="0" w:color="auto"/>
              <w:bottom w:val="single" w:sz="2" w:space="0" w:color="auto"/>
            </w:tcBorders>
          </w:tcPr>
          <w:p w14:paraId="2A98D21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34 years</w:t>
            </w:r>
          </w:p>
        </w:tc>
        <w:tc>
          <w:tcPr>
            <w:tcW w:w="967" w:type="dxa"/>
            <w:tcBorders>
              <w:top w:val="single" w:sz="4" w:space="0" w:color="auto"/>
              <w:bottom w:val="single" w:sz="2" w:space="0" w:color="auto"/>
            </w:tcBorders>
          </w:tcPr>
          <w:p w14:paraId="43C12E2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44 years</w:t>
            </w:r>
          </w:p>
        </w:tc>
        <w:tc>
          <w:tcPr>
            <w:tcW w:w="967" w:type="dxa"/>
            <w:tcBorders>
              <w:top w:val="single" w:sz="4" w:space="0" w:color="auto"/>
              <w:bottom w:val="single" w:sz="2" w:space="0" w:color="auto"/>
            </w:tcBorders>
          </w:tcPr>
          <w:p w14:paraId="6514479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5-54 years</w:t>
            </w:r>
          </w:p>
        </w:tc>
        <w:tc>
          <w:tcPr>
            <w:tcW w:w="880" w:type="dxa"/>
            <w:tcBorders>
              <w:top w:val="single" w:sz="4" w:space="0" w:color="auto"/>
              <w:bottom w:val="single" w:sz="2" w:space="0" w:color="auto"/>
            </w:tcBorders>
          </w:tcPr>
          <w:p w14:paraId="560A3E6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5-64 years</w:t>
            </w:r>
          </w:p>
        </w:tc>
        <w:tc>
          <w:tcPr>
            <w:tcW w:w="793" w:type="dxa"/>
            <w:tcBorders>
              <w:top w:val="single" w:sz="4" w:space="0" w:color="auto"/>
              <w:bottom w:val="single" w:sz="2" w:space="0" w:color="auto"/>
            </w:tcBorders>
          </w:tcPr>
          <w:p w14:paraId="620895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5-74 years</w:t>
            </w:r>
          </w:p>
        </w:tc>
        <w:tc>
          <w:tcPr>
            <w:tcW w:w="794" w:type="dxa"/>
            <w:tcBorders>
              <w:top w:val="single" w:sz="4" w:space="0" w:color="auto"/>
              <w:bottom w:val="single" w:sz="2" w:space="0" w:color="auto"/>
            </w:tcBorders>
          </w:tcPr>
          <w:p w14:paraId="7E672BD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5-84 years</w:t>
            </w:r>
          </w:p>
        </w:tc>
        <w:tc>
          <w:tcPr>
            <w:tcW w:w="897" w:type="dxa"/>
            <w:tcBorders>
              <w:top w:val="single" w:sz="4" w:space="0" w:color="auto"/>
              <w:bottom w:val="single" w:sz="2" w:space="0" w:color="auto"/>
            </w:tcBorders>
          </w:tcPr>
          <w:p w14:paraId="5709BF8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5+ years</w:t>
            </w:r>
          </w:p>
        </w:tc>
      </w:tr>
      <w:tr w:rsidR="007D4600" w:rsidRPr="00DE6B28" w14:paraId="62B78F81" w14:textId="77777777" w:rsidTr="00DB7C31">
        <w:tc>
          <w:tcPr>
            <w:tcW w:w="1247" w:type="dxa"/>
            <w:tcBorders>
              <w:top w:val="single" w:sz="2" w:space="0" w:color="auto"/>
            </w:tcBorders>
          </w:tcPr>
          <w:p w14:paraId="12498D4E" w14:textId="77777777" w:rsidR="007D4600" w:rsidRPr="00DE6B28" w:rsidRDefault="007D4600" w:rsidP="007D4600">
            <w:pPr>
              <w:spacing w:before="36" w:after="36"/>
              <w:rPr>
                <w:rFonts w:ascii="Times New Roman" w:hAnsi="Times New Roman" w:cs="Times New Roman"/>
              </w:rPr>
            </w:pPr>
          </w:p>
        </w:tc>
        <w:tc>
          <w:tcPr>
            <w:tcW w:w="1055" w:type="dxa"/>
            <w:tcBorders>
              <w:top w:val="single" w:sz="2" w:space="0" w:color="auto"/>
            </w:tcBorders>
          </w:tcPr>
          <w:p w14:paraId="2ABEABA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N</w:t>
            </w:r>
            <w:r w:rsidRPr="00DE6B28">
              <w:rPr>
                <w:rFonts w:ascii="Times New Roman" w:hAnsi="Times New Roman" w:cs="Times New Roman"/>
              </w:rPr>
              <w:t xml:space="preserve"> = 341,956)</w:t>
            </w:r>
          </w:p>
        </w:tc>
        <w:tc>
          <w:tcPr>
            <w:tcW w:w="969" w:type="dxa"/>
            <w:tcBorders>
              <w:top w:val="single" w:sz="2" w:space="0" w:color="auto"/>
            </w:tcBorders>
          </w:tcPr>
          <w:p w14:paraId="6FCBCF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i/>
              </w:rPr>
              <w:t>(</w:t>
            </w:r>
            <w:commentRangeStart w:id="35"/>
            <w:r w:rsidRPr="00DE6B28">
              <w:rPr>
                <w:rFonts w:ascii="Times New Roman" w:hAnsi="Times New Roman" w:cs="Times New Roman"/>
                <w:i/>
              </w:rPr>
              <w:t>n</w:t>
            </w:r>
            <w:commentRangeEnd w:id="35"/>
            <w:r w:rsidRPr="00DE6B28">
              <w:rPr>
                <w:rFonts w:ascii="Times New Roman" w:hAnsi="Times New Roman" w:cs="Times New Roman"/>
              </w:rPr>
              <w:commentReference w:id="35"/>
            </w:r>
            <w:r w:rsidRPr="00DE6B28">
              <w:rPr>
                <w:rFonts w:ascii="Times New Roman" w:hAnsi="Times New Roman" w:cs="Times New Roman"/>
                <w:i/>
              </w:rPr>
              <w:t xml:space="preserve"> =</w:t>
            </w:r>
            <w:r w:rsidRPr="00DE6B28">
              <w:rPr>
                <w:rFonts w:ascii="Times New Roman" w:hAnsi="Times New Roman" w:cs="Times New Roman"/>
              </w:rPr>
              <w:t xml:space="preserve"> 64,648)</w:t>
            </w:r>
          </w:p>
        </w:tc>
        <w:tc>
          <w:tcPr>
            <w:tcW w:w="791" w:type="dxa"/>
            <w:tcBorders>
              <w:top w:val="single" w:sz="2" w:space="0" w:color="auto"/>
            </w:tcBorders>
          </w:tcPr>
          <w:p w14:paraId="78E9228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i/>
              </w:rPr>
              <w:t>(n =</w:t>
            </w:r>
            <w:r w:rsidRPr="00DE6B28">
              <w:rPr>
                <w:rFonts w:ascii="Times New Roman" w:hAnsi="Times New Roman" w:cs="Times New Roman"/>
              </w:rPr>
              <w:t xml:space="preserve"> 47,249)</w:t>
            </w:r>
          </w:p>
        </w:tc>
        <w:tc>
          <w:tcPr>
            <w:tcW w:w="967" w:type="dxa"/>
            <w:tcBorders>
              <w:top w:val="single" w:sz="2" w:space="0" w:color="auto"/>
            </w:tcBorders>
          </w:tcPr>
          <w:p w14:paraId="22DED3E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i/>
              </w:rPr>
              <w:t>(n =</w:t>
            </w:r>
            <w:r w:rsidRPr="00DE6B28">
              <w:rPr>
                <w:rFonts w:ascii="Times New Roman" w:hAnsi="Times New Roman" w:cs="Times New Roman"/>
              </w:rPr>
              <w:t xml:space="preserve"> 55,241)</w:t>
            </w:r>
          </w:p>
        </w:tc>
        <w:tc>
          <w:tcPr>
            <w:tcW w:w="967" w:type="dxa"/>
            <w:tcBorders>
              <w:top w:val="single" w:sz="2" w:space="0" w:color="auto"/>
            </w:tcBorders>
          </w:tcPr>
          <w:p w14:paraId="5973778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i/>
              </w:rPr>
              <w:t>(n =</w:t>
            </w:r>
            <w:r w:rsidRPr="00DE6B28">
              <w:rPr>
                <w:rFonts w:ascii="Times New Roman" w:hAnsi="Times New Roman" w:cs="Times New Roman"/>
              </w:rPr>
              <w:t xml:space="preserve"> 57,259)</w:t>
            </w:r>
          </w:p>
        </w:tc>
        <w:tc>
          <w:tcPr>
            <w:tcW w:w="880" w:type="dxa"/>
            <w:tcBorders>
              <w:top w:val="single" w:sz="2" w:space="0" w:color="auto"/>
            </w:tcBorders>
          </w:tcPr>
          <w:p w14:paraId="3DBCEAC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 xml:space="preserve">n </w:t>
            </w:r>
            <w:r w:rsidRPr="00DE6B28">
              <w:rPr>
                <w:rFonts w:ascii="Times New Roman" w:hAnsi="Times New Roman" w:cs="Times New Roman"/>
              </w:rPr>
              <w:t>= 63,113)</w:t>
            </w:r>
          </w:p>
        </w:tc>
        <w:tc>
          <w:tcPr>
            <w:tcW w:w="793" w:type="dxa"/>
            <w:tcBorders>
              <w:top w:val="single" w:sz="2" w:space="0" w:color="auto"/>
            </w:tcBorders>
          </w:tcPr>
          <w:p w14:paraId="1388B13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 xml:space="preserve">n </w:t>
            </w:r>
            <w:r w:rsidRPr="00DE6B28">
              <w:rPr>
                <w:rFonts w:ascii="Times New Roman" w:hAnsi="Times New Roman" w:cs="Times New Roman"/>
              </w:rPr>
              <w:t>= 40</w:t>
            </w:r>
            <w:r w:rsidRPr="00DE6B28">
              <w:rPr>
                <w:rFonts w:ascii="Times New Roman" w:hAnsi="Times New Roman" w:cs="Times New Roman"/>
                <w:i/>
              </w:rPr>
              <w:t>,</w:t>
            </w:r>
            <w:r w:rsidRPr="00DE6B28">
              <w:rPr>
                <w:rFonts w:ascii="Times New Roman" w:hAnsi="Times New Roman" w:cs="Times New Roman"/>
              </w:rPr>
              <w:t>881)</w:t>
            </w:r>
          </w:p>
        </w:tc>
        <w:tc>
          <w:tcPr>
            <w:tcW w:w="794" w:type="dxa"/>
            <w:tcBorders>
              <w:top w:val="single" w:sz="2" w:space="0" w:color="auto"/>
            </w:tcBorders>
          </w:tcPr>
          <w:p w14:paraId="7E0420D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 xml:space="preserve">n </w:t>
            </w:r>
            <w:r w:rsidRPr="00DE6B28">
              <w:rPr>
                <w:rFonts w:ascii="Times New Roman" w:hAnsi="Times New Roman" w:cs="Times New Roman"/>
              </w:rPr>
              <w:t>= 12,029)</w:t>
            </w:r>
          </w:p>
        </w:tc>
        <w:tc>
          <w:tcPr>
            <w:tcW w:w="897" w:type="dxa"/>
            <w:tcBorders>
              <w:top w:val="single" w:sz="2" w:space="0" w:color="auto"/>
            </w:tcBorders>
          </w:tcPr>
          <w:p w14:paraId="7F6BB9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t>
            </w:r>
            <w:r w:rsidRPr="00DE6B28">
              <w:rPr>
                <w:rFonts w:ascii="Times New Roman" w:hAnsi="Times New Roman" w:cs="Times New Roman"/>
                <w:i/>
              </w:rPr>
              <w:t xml:space="preserve">n </w:t>
            </w:r>
            <w:r w:rsidRPr="00DE6B28">
              <w:rPr>
                <w:rFonts w:ascii="Times New Roman" w:hAnsi="Times New Roman" w:cs="Times New Roman"/>
              </w:rPr>
              <w:t>= 1,536)</w:t>
            </w:r>
          </w:p>
        </w:tc>
      </w:tr>
      <w:tr w:rsidR="007D4600" w:rsidRPr="00DE6B28" w14:paraId="1E386C33" w14:textId="77777777" w:rsidTr="00DB7C31">
        <w:tc>
          <w:tcPr>
            <w:tcW w:w="1247" w:type="dxa"/>
            <w:shd w:val="clear" w:color="auto" w:fill="D9D9D9" w:themeFill="background1" w:themeFillShade="D9"/>
          </w:tcPr>
          <w:p w14:paraId="3709306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ex</w:t>
            </w:r>
          </w:p>
        </w:tc>
        <w:tc>
          <w:tcPr>
            <w:tcW w:w="1055" w:type="dxa"/>
            <w:shd w:val="clear" w:color="auto" w:fill="D9D9D9" w:themeFill="background1" w:themeFillShade="D9"/>
          </w:tcPr>
          <w:p w14:paraId="76922EB6"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6116F9C5"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4978EBEF"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3F0002D8"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E79FC32"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8CD014D"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5BB7B99E"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3258C9A7"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33CCAB0" w14:textId="77777777" w:rsidR="007D4600" w:rsidRPr="00DE6B28" w:rsidRDefault="007D4600" w:rsidP="007D4600">
            <w:pPr>
              <w:spacing w:before="36" w:after="36"/>
              <w:rPr>
                <w:rFonts w:ascii="Times New Roman" w:hAnsi="Times New Roman" w:cs="Times New Roman"/>
              </w:rPr>
            </w:pPr>
          </w:p>
        </w:tc>
      </w:tr>
      <w:tr w:rsidR="007D4600" w:rsidRPr="00DE6B28" w14:paraId="32531A0F" w14:textId="77777777" w:rsidTr="00DB7C31">
        <w:tc>
          <w:tcPr>
            <w:tcW w:w="1247" w:type="dxa"/>
          </w:tcPr>
          <w:p w14:paraId="759BA51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Female</w:t>
            </w:r>
          </w:p>
        </w:tc>
        <w:tc>
          <w:tcPr>
            <w:tcW w:w="1055" w:type="dxa"/>
          </w:tcPr>
          <w:p w14:paraId="6F191E8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9226 (55.3%)</w:t>
            </w:r>
          </w:p>
        </w:tc>
        <w:tc>
          <w:tcPr>
            <w:tcW w:w="969" w:type="dxa"/>
          </w:tcPr>
          <w:p w14:paraId="31B5CDE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831 (61.6%)</w:t>
            </w:r>
          </w:p>
        </w:tc>
        <w:tc>
          <w:tcPr>
            <w:tcW w:w="791" w:type="dxa"/>
          </w:tcPr>
          <w:p w14:paraId="26A815A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344 (57.9%)</w:t>
            </w:r>
          </w:p>
        </w:tc>
        <w:tc>
          <w:tcPr>
            <w:tcW w:w="967" w:type="dxa"/>
          </w:tcPr>
          <w:p w14:paraId="19540E4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203 (56.5%)</w:t>
            </w:r>
          </w:p>
        </w:tc>
        <w:tc>
          <w:tcPr>
            <w:tcW w:w="967" w:type="dxa"/>
          </w:tcPr>
          <w:p w14:paraId="48B556E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890 (53.9%)</w:t>
            </w:r>
          </w:p>
        </w:tc>
        <w:tc>
          <w:tcPr>
            <w:tcW w:w="880" w:type="dxa"/>
          </w:tcPr>
          <w:p w14:paraId="6FD36E7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729 (51.9%)</w:t>
            </w:r>
          </w:p>
        </w:tc>
        <w:tc>
          <w:tcPr>
            <w:tcW w:w="793" w:type="dxa"/>
          </w:tcPr>
          <w:p w14:paraId="1D43002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256 (49.5%)</w:t>
            </w:r>
          </w:p>
        </w:tc>
        <w:tc>
          <w:tcPr>
            <w:tcW w:w="794" w:type="dxa"/>
          </w:tcPr>
          <w:p w14:paraId="2E691E4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41 (51.1%)</w:t>
            </w:r>
          </w:p>
        </w:tc>
        <w:tc>
          <w:tcPr>
            <w:tcW w:w="897" w:type="dxa"/>
          </w:tcPr>
          <w:p w14:paraId="11BA476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32 (54.2%)</w:t>
            </w:r>
          </w:p>
        </w:tc>
      </w:tr>
      <w:tr w:rsidR="007D4600" w:rsidRPr="00DE6B28" w14:paraId="2D5FE75B" w14:textId="77777777" w:rsidTr="00DB7C31">
        <w:tc>
          <w:tcPr>
            <w:tcW w:w="1247" w:type="dxa"/>
          </w:tcPr>
          <w:p w14:paraId="391B75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ale</w:t>
            </w:r>
          </w:p>
        </w:tc>
        <w:tc>
          <w:tcPr>
            <w:tcW w:w="1055" w:type="dxa"/>
          </w:tcPr>
          <w:p w14:paraId="6D826CA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8624 (43.5%)</w:t>
            </w:r>
          </w:p>
        </w:tc>
        <w:tc>
          <w:tcPr>
            <w:tcW w:w="969" w:type="dxa"/>
          </w:tcPr>
          <w:p w14:paraId="3F8FD5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206 (35.9%)</w:t>
            </w:r>
          </w:p>
        </w:tc>
        <w:tc>
          <w:tcPr>
            <w:tcW w:w="791" w:type="dxa"/>
          </w:tcPr>
          <w:p w14:paraId="0BF8DA0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427 (41.1%)</w:t>
            </w:r>
          </w:p>
        </w:tc>
        <w:tc>
          <w:tcPr>
            <w:tcW w:w="967" w:type="dxa"/>
          </w:tcPr>
          <w:p w14:paraId="64D018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584 (42.7%)</w:t>
            </w:r>
          </w:p>
        </w:tc>
        <w:tc>
          <w:tcPr>
            <w:tcW w:w="967" w:type="dxa"/>
          </w:tcPr>
          <w:p w14:paraId="1E5A122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815 (45.1%)</w:t>
            </w:r>
          </w:p>
        </w:tc>
        <w:tc>
          <w:tcPr>
            <w:tcW w:w="880" w:type="dxa"/>
          </w:tcPr>
          <w:p w14:paraId="0076F68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827 (47.3%)</w:t>
            </w:r>
          </w:p>
        </w:tc>
        <w:tc>
          <w:tcPr>
            <w:tcW w:w="793" w:type="dxa"/>
          </w:tcPr>
          <w:p w14:paraId="6EDD424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299 (49.7%)</w:t>
            </w:r>
          </w:p>
        </w:tc>
        <w:tc>
          <w:tcPr>
            <w:tcW w:w="794" w:type="dxa"/>
          </w:tcPr>
          <w:p w14:paraId="3944B3C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807 (48.3%)</w:t>
            </w:r>
          </w:p>
        </w:tc>
        <w:tc>
          <w:tcPr>
            <w:tcW w:w="897" w:type="dxa"/>
          </w:tcPr>
          <w:p w14:paraId="1BB2973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59 (42.9%)</w:t>
            </w:r>
          </w:p>
        </w:tc>
      </w:tr>
      <w:tr w:rsidR="007D4600" w:rsidRPr="00DE6B28" w14:paraId="3315D85D" w14:textId="77777777" w:rsidTr="00DB7C31">
        <w:tc>
          <w:tcPr>
            <w:tcW w:w="1247" w:type="dxa"/>
          </w:tcPr>
          <w:p w14:paraId="533B67B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Other/Intersex</w:t>
            </w:r>
          </w:p>
        </w:tc>
        <w:tc>
          <w:tcPr>
            <w:tcW w:w="1055" w:type="dxa"/>
          </w:tcPr>
          <w:p w14:paraId="2907F47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9 (0.2%)</w:t>
            </w:r>
          </w:p>
        </w:tc>
        <w:tc>
          <w:tcPr>
            <w:tcW w:w="969" w:type="dxa"/>
          </w:tcPr>
          <w:p w14:paraId="313B1AA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8 (0.4%)</w:t>
            </w:r>
          </w:p>
        </w:tc>
        <w:tc>
          <w:tcPr>
            <w:tcW w:w="791" w:type="dxa"/>
          </w:tcPr>
          <w:p w14:paraId="437B52B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3 (0.1%)</w:t>
            </w:r>
          </w:p>
        </w:tc>
        <w:tc>
          <w:tcPr>
            <w:tcW w:w="967" w:type="dxa"/>
          </w:tcPr>
          <w:p w14:paraId="6D1FFCB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 (0.2%)</w:t>
            </w:r>
          </w:p>
        </w:tc>
        <w:tc>
          <w:tcPr>
            <w:tcW w:w="967" w:type="dxa"/>
          </w:tcPr>
          <w:p w14:paraId="7F2F871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3 (0.3%)</w:t>
            </w:r>
          </w:p>
        </w:tc>
        <w:tc>
          <w:tcPr>
            <w:tcW w:w="880" w:type="dxa"/>
          </w:tcPr>
          <w:p w14:paraId="5D5F8D6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6 (0.2%)</w:t>
            </w:r>
          </w:p>
        </w:tc>
        <w:tc>
          <w:tcPr>
            <w:tcW w:w="793" w:type="dxa"/>
          </w:tcPr>
          <w:p w14:paraId="35C0538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3 (0.2%)</w:t>
            </w:r>
          </w:p>
        </w:tc>
        <w:tc>
          <w:tcPr>
            <w:tcW w:w="794" w:type="dxa"/>
          </w:tcPr>
          <w:p w14:paraId="2E50405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 (0.1%)</w:t>
            </w:r>
          </w:p>
        </w:tc>
        <w:tc>
          <w:tcPr>
            <w:tcW w:w="897" w:type="dxa"/>
          </w:tcPr>
          <w:p w14:paraId="57C170E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 (1.3%)</w:t>
            </w:r>
          </w:p>
        </w:tc>
      </w:tr>
      <w:tr w:rsidR="007D4600" w:rsidRPr="00DE6B28" w14:paraId="15DFC932" w14:textId="77777777" w:rsidTr="00DB7C31">
        <w:tc>
          <w:tcPr>
            <w:tcW w:w="1247" w:type="dxa"/>
          </w:tcPr>
          <w:p w14:paraId="681A3E5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51D5EE7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87 (1.0%)</w:t>
            </w:r>
          </w:p>
        </w:tc>
        <w:tc>
          <w:tcPr>
            <w:tcW w:w="969" w:type="dxa"/>
          </w:tcPr>
          <w:p w14:paraId="172B005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43 (2.1%)</w:t>
            </w:r>
          </w:p>
        </w:tc>
        <w:tc>
          <w:tcPr>
            <w:tcW w:w="791" w:type="dxa"/>
          </w:tcPr>
          <w:p w14:paraId="67B7BAC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5 (0.9%)</w:t>
            </w:r>
          </w:p>
        </w:tc>
        <w:tc>
          <w:tcPr>
            <w:tcW w:w="967" w:type="dxa"/>
          </w:tcPr>
          <w:p w14:paraId="0E863E1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2 (0.7%)</w:t>
            </w:r>
          </w:p>
        </w:tc>
        <w:tc>
          <w:tcPr>
            <w:tcW w:w="967" w:type="dxa"/>
          </w:tcPr>
          <w:p w14:paraId="4F08B63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1 (0.7%)</w:t>
            </w:r>
          </w:p>
        </w:tc>
        <w:tc>
          <w:tcPr>
            <w:tcW w:w="880" w:type="dxa"/>
          </w:tcPr>
          <w:p w14:paraId="1C446A1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21 (0.7%)</w:t>
            </w:r>
          </w:p>
        </w:tc>
        <w:tc>
          <w:tcPr>
            <w:tcW w:w="793" w:type="dxa"/>
          </w:tcPr>
          <w:p w14:paraId="07A636E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3 (0.6%)</w:t>
            </w:r>
          </w:p>
        </w:tc>
        <w:tc>
          <w:tcPr>
            <w:tcW w:w="794" w:type="dxa"/>
          </w:tcPr>
          <w:p w14:paraId="0E958A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 (0.6%)</w:t>
            </w:r>
          </w:p>
        </w:tc>
        <w:tc>
          <w:tcPr>
            <w:tcW w:w="897" w:type="dxa"/>
          </w:tcPr>
          <w:p w14:paraId="1A003AE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 (1.6%)</w:t>
            </w:r>
          </w:p>
        </w:tc>
      </w:tr>
      <w:tr w:rsidR="007D4600" w:rsidRPr="00DE6B28" w14:paraId="171B2903" w14:textId="77777777" w:rsidTr="00DB7C31">
        <w:tc>
          <w:tcPr>
            <w:tcW w:w="1247" w:type="dxa"/>
            <w:shd w:val="clear" w:color="auto" w:fill="D9D9D9" w:themeFill="background1" w:themeFillShade="D9"/>
          </w:tcPr>
          <w:p w14:paraId="4536358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ducation</w:t>
            </w:r>
          </w:p>
        </w:tc>
        <w:tc>
          <w:tcPr>
            <w:tcW w:w="1055" w:type="dxa"/>
            <w:shd w:val="clear" w:color="auto" w:fill="D9D9D9" w:themeFill="background1" w:themeFillShade="D9"/>
          </w:tcPr>
          <w:p w14:paraId="4BAFE531"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35F85348"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129FB9C4"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4A6480E"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4A270F3C"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57805BF1"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72542302"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20D00A9A"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6833679F" w14:textId="77777777" w:rsidR="007D4600" w:rsidRPr="00DE6B28" w:rsidRDefault="007D4600" w:rsidP="007D4600">
            <w:pPr>
              <w:spacing w:before="36" w:after="36"/>
              <w:rPr>
                <w:rFonts w:ascii="Times New Roman" w:hAnsi="Times New Roman" w:cs="Times New Roman"/>
              </w:rPr>
            </w:pPr>
          </w:p>
        </w:tc>
      </w:tr>
      <w:tr w:rsidR="007D4600" w:rsidRPr="00DE6B28" w14:paraId="104E8018" w14:textId="77777777" w:rsidTr="00DB7C31">
        <w:tc>
          <w:tcPr>
            <w:tcW w:w="1247" w:type="dxa"/>
          </w:tcPr>
          <w:p w14:paraId="0801214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ssociate’s Degree</w:t>
            </w:r>
          </w:p>
        </w:tc>
        <w:tc>
          <w:tcPr>
            <w:tcW w:w="1055" w:type="dxa"/>
          </w:tcPr>
          <w:p w14:paraId="2E6725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259 (6.2%)</w:t>
            </w:r>
          </w:p>
        </w:tc>
        <w:tc>
          <w:tcPr>
            <w:tcW w:w="969" w:type="dxa"/>
          </w:tcPr>
          <w:p w14:paraId="4623A30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21 (6.1%)</w:t>
            </w:r>
          </w:p>
        </w:tc>
        <w:tc>
          <w:tcPr>
            <w:tcW w:w="791" w:type="dxa"/>
          </w:tcPr>
          <w:p w14:paraId="6031983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12 (5.3%)</w:t>
            </w:r>
          </w:p>
        </w:tc>
        <w:tc>
          <w:tcPr>
            <w:tcW w:w="967" w:type="dxa"/>
          </w:tcPr>
          <w:p w14:paraId="69AA101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43 (4.8%)</w:t>
            </w:r>
          </w:p>
        </w:tc>
        <w:tc>
          <w:tcPr>
            <w:tcW w:w="967" w:type="dxa"/>
          </w:tcPr>
          <w:p w14:paraId="3C37F11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74 (5.5%)</w:t>
            </w:r>
          </w:p>
        </w:tc>
        <w:tc>
          <w:tcPr>
            <w:tcW w:w="880" w:type="dxa"/>
          </w:tcPr>
          <w:p w14:paraId="4929A63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81 (6.9%)</w:t>
            </w:r>
          </w:p>
        </w:tc>
        <w:tc>
          <w:tcPr>
            <w:tcW w:w="793" w:type="dxa"/>
          </w:tcPr>
          <w:p w14:paraId="5DD9C3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98 (8.3%)</w:t>
            </w:r>
          </w:p>
        </w:tc>
        <w:tc>
          <w:tcPr>
            <w:tcW w:w="794" w:type="dxa"/>
          </w:tcPr>
          <w:p w14:paraId="061AB3F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93 (9.1%)</w:t>
            </w:r>
          </w:p>
        </w:tc>
        <w:tc>
          <w:tcPr>
            <w:tcW w:w="897" w:type="dxa"/>
          </w:tcPr>
          <w:p w14:paraId="4977B45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7 (8.9%)</w:t>
            </w:r>
          </w:p>
        </w:tc>
      </w:tr>
      <w:tr w:rsidR="007D4600" w:rsidRPr="00DE6B28" w14:paraId="0B7D0A94" w14:textId="77777777" w:rsidTr="00DB7C31">
        <w:tc>
          <w:tcPr>
            <w:tcW w:w="1247" w:type="dxa"/>
          </w:tcPr>
          <w:p w14:paraId="2E94D05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Bachelor’s Degree</w:t>
            </w:r>
          </w:p>
        </w:tc>
        <w:tc>
          <w:tcPr>
            <w:tcW w:w="1055" w:type="dxa"/>
          </w:tcPr>
          <w:p w14:paraId="1E0884B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5724 (30.9%)</w:t>
            </w:r>
          </w:p>
        </w:tc>
        <w:tc>
          <w:tcPr>
            <w:tcW w:w="969" w:type="dxa"/>
          </w:tcPr>
          <w:p w14:paraId="47D88A1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800 (27.5%)</w:t>
            </w:r>
          </w:p>
        </w:tc>
        <w:tc>
          <w:tcPr>
            <w:tcW w:w="791" w:type="dxa"/>
          </w:tcPr>
          <w:p w14:paraId="593783B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818 (41.9%)</w:t>
            </w:r>
          </w:p>
        </w:tc>
        <w:tc>
          <w:tcPr>
            <w:tcW w:w="967" w:type="dxa"/>
          </w:tcPr>
          <w:p w14:paraId="41C566D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404 (36.9%)</w:t>
            </w:r>
          </w:p>
        </w:tc>
        <w:tc>
          <w:tcPr>
            <w:tcW w:w="967" w:type="dxa"/>
          </w:tcPr>
          <w:p w14:paraId="4D06172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197 (31.8%)</w:t>
            </w:r>
          </w:p>
        </w:tc>
        <w:tc>
          <w:tcPr>
            <w:tcW w:w="880" w:type="dxa"/>
          </w:tcPr>
          <w:p w14:paraId="7DB2E1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066 (27.0%)</w:t>
            </w:r>
          </w:p>
        </w:tc>
        <w:tc>
          <w:tcPr>
            <w:tcW w:w="793" w:type="dxa"/>
          </w:tcPr>
          <w:p w14:paraId="5286824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753 (23.9%)</w:t>
            </w:r>
          </w:p>
        </w:tc>
        <w:tc>
          <w:tcPr>
            <w:tcW w:w="794" w:type="dxa"/>
          </w:tcPr>
          <w:p w14:paraId="0D40BED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455 (20.4%)</w:t>
            </w:r>
          </w:p>
        </w:tc>
        <w:tc>
          <w:tcPr>
            <w:tcW w:w="897" w:type="dxa"/>
          </w:tcPr>
          <w:p w14:paraId="07E5871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1 (15.0%)</w:t>
            </w:r>
          </w:p>
        </w:tc>
      </w:tr>
      <w:tr w:rsidR="007D4600" w:rsidRPr="00DE6B28" w14:paraId="305D4EF7" w14:textId="77777777" w:rsidTr="00DB7C31">
        <w:tc>
          <w:tcPr>
            <w:tcW w:w="1247" w:type="dxa"/>
          </w:tcPr>
          <w:p w14:paraId="570B753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Graduate Degree</w:t>
            </w:r>
          </w:p>
        </w:tc>
        <w:tc>
          <w:tcPr>
            <w:tcW w:w="1055" w:type="dxa"/>
          </w:tcPr>
          <w:p w14:paraId="6D9D2B6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6764 (16.6%)</w:t>
            </w:r>
          </w:p>
        </w:tc>
        <w:tc>
          <w:tcPr>
            <w:tcW w:w="969" w:type="dxa"/>
          </w:tcPr>
          <w:p w14:paraId="419605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86 (5.2%)</w:t>
            </w:r>
          </w:p>
        </w:tc>
        <w:tc>
          <w:tcPr>
            <w:tcW w:w="791" w:type="dxa"/>
          </w:tcPr>
          <w:p w14:paraId="334AA60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580 (18.2%)</w:t>
            </w:r>
          </w:p>
        </w:tc>
        <w:tc>
          <w:tcPr>
            <w:tcW w:w="967" w:type="dxa"/>
          </w:tcPr>
          <w:p w14:paraId="51D0D40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690 (21.2%)</w:t>
            </w:r>
          </w:p>
        </w:tc>
        <w:tc>
          <w:tcPr>
            <w:tcW w:w="967" w:type="dxa"/>
          </w:tcPr>
          <w:p w14:paraId="5363F1A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725 (20.5%)</w:t>
            </w:r>
          </w:p>
        </w:tc>
        <w:tc>
          <w:tcPr>
            <w:tcW w:w="880" w:type="dxa"/>
          </w:tcPr>
          <w:p w14:paraId="3C3B7C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671 (18.5%)</w:t>
            </w:r>
          </w:p>
        </w:tc>
        <w:tc>
          <w:tcPr>
            <w:tcW w:w="793" w:type="dxa"/>
          </w:tcPr>
          <w:p w14:paraId="5130719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423 (18.2%)</w:t>
            </w:r>
          </w:p>
        </w:tc>
        <w:tc>
          <w:tcPr>
            <w:tcW w:w="794" w:type="dxa"/>
          </w:tcPr>
          <w:p w14:paraId="4A83480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38 (16.9%)</w:t>
            </w:r>
          </w:p>
        </w:tc>
        <w:tc>
          <w:tcPr>
            <w:tcW w:w="897" w:type="dxa"/>
          </w:tcPr>
          <w:p w14:paraId="296F5D5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1 (16.3%)</w:t>
            </w:r>
          </w:p>
        </w:tc>
      </w:tr>
      <w:tr w:rsidR="007D4600" w:rsidRPr="00DE6B28" w14:paraId="027CFBE9" w14:textId="77777777" w:rsidTr="00DB7C31">
        <w:tc>
          <w:tcPr>
            <w:tcW w:w="1247" w:type="dxa"/>
          </w:tcPr>
          <w:p w14:paraId="06AB2A9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High School</w:t>
            </w:r>
          </w:p>
        </w:tc>
        <w:tc>
          <w:tcPr>
            <w:tcW w:w="1055" w:type="dxa"/>
          </w:tcPr>
          <w:p w14:paraId="6F8D493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7434 (22.6%)</w:t>
            </w:r>
          </w:p>
        </w:tc>
        <w:tc>
          <w:tcPr>
            <w:tcW w:w="969" w:type="dxa"/>
          </w:tcPr>
          <w:p w14:paraId="1A3F31A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451 (36.3%)</w:t>
            </w:r>
          </w:p>
        </w:tc>
        <w:tc>
          <w:tcPr>
            <w:tcW w:w="791" w:type="dxa"/>
          </w:tcPr>
          <w:p w14:paraId="055FB53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871 (16.7%)</w:t>
            </w:r>
          </w:p>
        </w:tc>
        <w:tc>
          <w:tcPr>
            <w:tcW w:w="967" w:type="dxa"/>
          </w:tcPr>
          <w:p w14:paraId="43B712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93 (16.8%)</w:t>
            </w:r>
          </w:p>
        </w:tc>
        <w:tc>
          <w:tcPr>
            <w:tcW w:w="967" w:type="dxa"/>
          </w:tcPr>
          <w:p w14:paraId="614CF84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880 (19.0%)</w:t>
            </w:r>
          </w:p>
        </w:tc>
        <w:tc>
          <w:tcPr>
            <w:tcW w:w="880" w:type="dxa"/>
          </w:tcPr>
          <w:p w14:paraId="60DDEF2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985 (20.6%)</w:t>
            </w:r>
          </w:p>
        </w:tc>
        <w:tc>
          <w:tcPr>
            <w:tcW w:w="793" w:type="dxa"/>
          </w:tcPr>
          <w:p w14:paraId="3D2D3EF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321 (22.8%)</w:t>
            </w:r>
          </w:p>
        </w:tc>
        <w:tc>
          <w:tcPr>
            <w:tcW w:w="794" w:type="dxa"/>
          </w:tcPr>
          <w:p w14:paraId="0BD5EE6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55 (26.2%)</w:t>
            </w:r>
          </w:p>
        </w:tc>
        <w:tc>
          <w:tcPr>
            <w:tcW w:w="897" w:type="dxa"/>
          </w:tcPr>
          <w:p w14:paraId="29281A1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8 (31.1%)</w:t>
            </w:r>
          </w:p>
        </w:tc>
      </w:tr>
      <w:tr w:rsidR="007D4600" w:rsidRPr="00DE6B28" w14:paraId="16D092D6" w14:textId="77777777" w:rsidTr="00DB7C31">
        <w:tc>
          <w:tcPr>
            <w:tcW w:w="1247" w:type="dxa"/>
          </w:tcPr>
          <w:p w14:paraId="0FD8C52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Less than High School</w:t>
            </w:r>
          </w:p>
        </w:tc>
        <w:tc>
          <w:tcPr>
            <w:tcW w:w="1055" w:type="dxa"/>
          </w:tcPr>
          <w:p w14:paraId="0A113DA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040 (10.0%)</w:t>
            </w:r>
          </w:p>
        </w:tc>
        <w:tc>
          <w:tcPr>
            <w:tcW w:w="969" w:type="dxa"/>
          </w:tcPr>
          <w:p w14:paraId="5276BBC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836 (10.6%)</w:t>
            </w:r>
          </w:p>
        </w:tc>
        <w:tc>
          <w:tcPr>
            <w:tcW w:w="791" w:type="dxa"/>
          </w:tcPr>
          <w:p w14:paraId="300FB80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02 (6.1%)</w:t>
            </w:r>
          </w:p>
        </w:tc>
        <w:tc>
          <w:tcPr>
            <w:tcW w:w="967" w:type="dxa"/>
          </w:tcPr>
          <w:p w14:paraId="66130D5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20 (8.5%)</w:t>
            </w:r>
          </w:p>
        </w:tc>
        <w:tc>
          <w:tcPr>
            <w:tcW w:w="967" w:type="dxa"/>
          </w:tcPr>
          <w:p w14:paraId="03F318E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674 (9.9%)</w:t>
            </w:r>
          </w:p>
        </w:tc>
        <w:tc>
          <w:tcPr>
            <w:tcW w:w="880" w:type="dxa"/>
          </w:tcPr>
          <w:p w14:paraId="200DF62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249 (11.5%)</w:t>
            </w:r>
          </w:p>
        </w:tc>
        <w:tc>
          <w:tcPr>
            <w:tcW w:w="793" w:type="dxa"/>
          </w:tcPr>
          <w:p w14:paraId="52AA346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811 (11.8%)</w:t>
            </w:r>
          </w:p>
        </w:tc>
        <w:tc>
          <w:tcPr>
            <w:tcW w:w="794" w:type="dxa"/>
          </w:tcPr>
          <w:p w14:paraId="66A835C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20 (13.5%)</w:t>
            </w:r>
          </w:p>
        </w:tc>
        <w:tc>
          <w:tcPr>
            <w:tcW w:w="897" w:type="dxa"/>
          </w:tcPr>
          <w:p w14:paraId="5E2399C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8 (14.8%)</w:t>
            </w:r>
          </w:p>
        </w:tc>
      </w:tr>
      <w:tr w:rsidR="007D4600" w:rsidRPr="00DE6B28" w14:paraId="4AB3B11E" w14:textId="77777777" w:rsidTr="00DB7C31">
        <w:tc>
          <w:tcPr>
            <w:tcW w:w="1247" w:type="dxa"/>
          </w:tcPr>
          <w:p w14:paraId="5A9DE02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Other</w:t>
            </w:r>
          </w:p>
        </w:tc>
        <w:tc>
          <w:tcPr>
            <w:tcW w:w="1055" w:type="dxa"/>
          </w:tcPr>
          <w:p w14:paraId="75AD0B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246 (4.8%)</w:t>
            </w:r>
          </w:p>
        </w:tc>
        <w:tc>
          <w:tcPr>
            <w:tcW w:w="969" w:type="dxa"/>
          </w:tcPr>
          <w:p w14:paraId="0AAA132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78 (5.5%)</w:t>
            </w:r>
          </w:p>
        </w:tc>
        <w:tc>
          <w:tcPr>
            <w:tcW w:w="791" w:type="dxa"/>
          </w:tcPr>
          <w:p w14:paraId="39ACD59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48 (4.8%)</w:t>
            </w:r>
          </w:p>
        </w:tc>
        <w:tc>
          <w:tcPr>
            <w:tcW w:w="967" w:type="dxa"/>
          </w:tcPr>
          <w:p w14:paraId="368B04A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52 (4.6%)</w:t>
            </w:r>
          </w:p>
        </w:tc>
        <w:tc>
          <w:tcPr>
            <w:tcW w:w="967" w:type="dxa"/>
          </w:tcPr>
          <w:p w14:paraId="0E3F669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33 (4.8%)</w:t>
            </w:r>
          </w:p>
        </w:tc>
        <w:tc>
          <w:tcPr>
            <w:tcW w:w="880" w:type="dxa"/>
          </w:tcPr>
          <w:p w14:paraId="314FB7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97 (4.7%)</w:t>
            </w:r>
          </w:p>
        </w:tc>
        <w:tc>
          <w:tcPr>
            <w:tcW w:w="793" w:type="dxa"/>
          </w:tcPr>
          <w:p w14:paraId="5A4BF4F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49 (4.0%)</w:t>
            </w:r>
          </w:p>
        </w:tc>
        <w:tc>
          <w:tcPr>
            <w:tcW w:w="794" w:type="dxa"/>
          </w:tcPr>
          <w:p w14:paraId="2F0277D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2 (3.4%)</w:t>
            </w:r>
          </w:p>
        </w:tc>
        <w:tc>
          <w:tcPr>
            <w:tcW w:w="897" w:type="dxa"/>
          </w:tcPr>
          <w:p w14:paraId="0CBD06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7 (5.0%)</w:t>
            </w:r>
          </w:p>
        </w:tc>
      </w:tr>
      <w:tr w:rsidR="007D4600" w:rsidRPr="00DE6B28" w14:paraId="0DC9C6B4" w14:textId="77777777" w:rsidTr="00DB7C31">
        <w:tc>
          <w:tcPr>
            <w:tcW w:w="1247" w:type="dxa"/>
          </w:tcPr>
          <w:p w14:paraId="6A9E9DF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Vocational Certification</w:t>
            </w:r>
          </w:p>
        </w:tc>
        <w:tc>
          <w:tcPr>
            <w:tcW w:w="1055" w:type="dxa"/>
          </w:tcPr>
          <w:p w14:paraId="621E22C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823 (6.4%)</w:t>
            </w:r>
          </w:p>
        </w:tc>
        <w:tc>
          <w:tcPr>
            <w:tcW w:w="969" w:type="dxa"/>
          </w:tcPr>
          <w:p w14:paraId="392932A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22 (3.0%)</w:t>
            </w:r>
          </w:p>
        </w:tc>
        <w:tc>
          <w:tcPr>
            <w:tcW w:w="791" w:type="dxa"/>
          </w:tcPr>
          <w:p w14:paraId="7C888B3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13 (5.5%)</w:t>
            </w:r>
          </w:p>
        </w:tc>
        <w:tc>
          <w:tcPr>
            <w:tcW w:w="967" w:type="dxa"/>
          </w:tcPr>
          <w:p w14:paraId="1D512A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54 (5.5%)</w:t>
            </w:r>
          </w:p>
        </w:tc>
        <w:tc>
          <w:tcPr>
            <w:tcW w:w="967" w:type="dxa"/>
          </w:tcPr>
          <w:p w14:paraId="4DDD02C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842 (6.7%)</w:t>
            </w:r>
          </w:p>
        </w:tc>
        <w:tc>
          <w:tcPr>
            <w:tcW w:w="880" w:type="dxa"/>
          </w:tcPr>
          <w:p w14:paraId="32C0978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487 (8.7%)</w:t>
            </w:r>
          </w:p>
        </w:tc>
        <w:tc>
          <w:tcPr>
            <w:tcW w:w="793" w:type="dxa"/>
          </w:tcPr>
          <w:p w14:paraId="218142C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762 (9.2%)</w:t>
            </w:r>
          </w:p>
        </w:tc>
        <w:tc>
          <w:tcPr>
            <w:tcW w:w="794" w:type="dxa"/>
          </w:tcPr>
          <w:p w14:paraId="76EC6D8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43 (8.7%)</w:t>
            </w:r>
          </w:p>
        </w:tc>
        <w:tc>
          <w:tcPr>
            <w:tcW w:w="897" w:type="dxa"/>
          </w:tcPr>
          <w:p w14:paraId="67323FE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0 (6.5%)</w:t>
            </w:r>
          </w:p>
        </w:tc>
      </w:tr>
      <w:tr w:rsidR="007D4600" w:rsidRPr="00DE6B28" w14:paraId="63BAF682" w14:textId="77777777" w:rsidTr="00DB7C31">
        <w:tc>
          <w:tcPr>
            <w:tcW w:w="1247" w:type="dxa"/>
          </w:tcPr>
          <w:p w14:paraId="10D895B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5FF3B13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666 (2.5%)</w:t>
            </w:r>
          </w:p>
        </w:tc>
        <w:tc>
          <w:tcPr>
            <w:tcW w:w="969" w:type="dxa"/>
          </w:tcPr>
          <w:p w14:paraId="22E380B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754 (5.8%)</w:t>
            </w:r>
          </w:p>
        </w:tc>
        <w:tc>
          <w:tcPr>
            <w:tcW w:w="791" w:type="dxa"/>
          </w:tcPr>
          <w:p w14:paraId="0CCE13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5 (1.5%)</w:t>
            </w:r>
          </w:p>
        </w:tc>
        <w:tc>
          <w:tcPr>
            <w:tcW w:w="967" w:type="dxa"/>
          </w:tcPr>
          <w:p w14:paraId="58E0037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85 (1.6%)</w:t>
            </w:r>
          </w:p>
        </w:tc>
        <w:tc>
          <w:tcPr>
            <w:tcW w:w="967" w:type="dxa"/>
          </w:tcPr>
          <w:p w14:paraId="24F253F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34 (1.8%)</w:t>
            </w:r>
          </w:p>
        </w:tc>
        <w:tc>
          <w:tcPr>
            <w:tcW w:w="880" w:type="dxa"/>
          </w:tcPr>
          <w:p w14:paraId="7F8CBD4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77 (2.0%)</w:t>
            </w:r>
          </w:p>
        </w:tc>
        <w:tc>
          <w:tcPr>
            <w:tcW w:w="793" w:type="dxa"/>
          </w:tcPr>
          <w:p w14:paraId="5545C7E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64 (1.9%)</w:t>
            </w:r>
          </w:p>
        </w:tc>
        <w:tc>
          <w:tcPr>
            <w:tcW w:w="794" w:type="dxa"/>
          </w:tcPr>
          <w:p w14:paraId="71138A1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3 (1.8%)</w:t>
            </w:r>
          </w:p>
        </w:tc>
        <w:tc>
          <w:tcPr>
            <w:tcW w:w="897" w:type="dxa"/>
          </w:tcPr>
          <w:p w14:paraId="15A4862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 (2.2%)</w:t>
            </w:r>
          </w:p>
        </w:tc>
      </w:tr>
      <w:tr w:rsidR="007D4600" w:rsidRPr="00DE6B28" w14:paraId="66747B00" w14:textId="77777777" w:rsidTr="00DB7C31">
        <w:tc>
          <w:tcPr>
            <w:tcW w:w="1247" w:type="dxa"/>
            <w:shd w:val="clear" w:color="auto" w:fill="D9D9D9" w:themeFill="background1" w:themeFillShade="D9"/>
          </w:tcPr>
          <w:p w14:paraId="168FB47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mployment</w:t>
            </w:r>
          </w:p>
        </w:tc>
        <w:tc>
          <w:tcPr>
            <w:tcW w:w="1055" w:type="dxa"/>
            <w:shd w:val="clear" w:color="auto" w:fill="D9D9D9" w:themeFill="background1" w:themeFillShade="D9"/>
          </w:tcPr>
          <w:p w14:paraId="220C0265"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41C48E25"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2C8DF6C9"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D415296"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2E0A2EF7"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57B897D7"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5FA5F256"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C4EC845"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75660902" w14:textId="77777777" w:rsidR="007D4600" w:rsidRPr="00DE6B28" w:rsidRDefault="007D4600" w:rsidP="007D4600">
            <w:pPr>
              <w:spacing w:before="36" w:after="36"/>
              <w:rPr>
                <w:rFonts w:ascii="Times New Roman" w:hAnsi="Times New Roman" w:cs="Times New Roman"/>
              </w:rPr>
            </w:pPr>
          </w:p>
        </w:tc>
      </w:tr>
      <w:tr w:rsidR="007D4600" w:rsidRPr="00DE6B28" w14:paraId="1DE43A8B" w14:textId="77777777" w:rsidTr="00DB7C31">
        <w:tc>
          <w:tcPr>
            <w:tcW w:w="1247" w:type="dxa"/>
          </w:tcPr>
          <w:p w14:paraId="1D9F90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mployed /Self employed</w:t>
            </w:r>
          </w:p>
        </w:tc>
        <w:tc>
          <w:tcPr>
            <w:tcW w:w="1055" w:type="dxa"/>
          </w:tcPr>
          <w:p w14:paraId="0D82241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3401 (47.8%)</w:t>
            </w:r>
          </w:p>
        </w:tc>
        <w:tc>
          <w:tcPr>
            <w:tcW w:w="969" w:type="dxa"/>
          </w:tcPr>
          <w:p w14:paraId="54AE911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630 (19.5%)</w:t>
            </w:r>
          </w:p>
        </w:tc>
        <w:tc>
          <w:tcPr>
            <w:tcW w:w="791" w:type="dxa"/>
          </w:tcPr>
          <w:p w14:paraId="4801154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040 (61.5%)</w:t>
            </w:r>
          </w:p>
        </w:tc>
        <w:tc>
          <w:tcPr>
            <w:tcW w:w="967" w:type="dxa"/>
          </w:tcPr>
          <w:p w14:paraId="6C9AB45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198 (71.0%)</w:t>
            </w:r>
          </w:p>
        </w:tc>
        <w:tc>
          <w:tcPr>
            <w:tcW w:w="967" w:type="dxa"/>
          </w:tcPr>
          <w:p w14:paraId="06053C2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026 (71.6%)</w:t>
            </w:r>
          </w:p>
        </w:tc>
        <w:tc>
          <w:tcPr>
            <w:tcW w:w="880" w:type="dxa"/>
          </w:tcPr>
          <w:p w14:paraId="11E0A59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075 (52.4%)</w:t>
            </w:r>
          </w:p>
        </w:tc>
        <w:tc>
          <w:tcPr>
            <w:tcW w:w="793" w:type="dxa"/>
          </w:tcPr>
          <w:p w14:paraId="723E59E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391 (18.1%)</w:t>
            </w:r>
          </w:p>
        </w:tc>
        <w:tc>
          <w:tcPr>
            <w:tcW w:w="794" w:type="dxa"/>
          </w:tcPr>
          <w:p w14:paraId="5D0B623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60 (8.0%)</w:t>
            </w:r>
          </w:p>
        </w:tc>
        <w:tc>
          <w:tcPr>
            <w:tcW w:w="897" w:type="dxa"/>
          </w:tcPr>
          <w:p w14:paraId="18C3782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 (5.3%)</w:t>
            </w:r>
          </w:p>
        </w:tc>
      </w:tr>
      <w:tr w:rsidR="007D4600" w:rsidRPr="00DE6B28" w14:paraId="47933A15" w14:textId="77777777" w:rsidTr="00DB7C31">
        <w:tc>
          <w:tcPr>
            <w:tcW w:w="1247" w:type="dxa"/>
          </w:tcPr>
          <w:p w14:paraId="57A6B4F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Homemaker</w:t>
            </w:r>
          </w:p>
        </w:tc>
        <w:tc>
          <w:tcPr>
            <w:tcW w:w="1055" w:type="dxa"/>
          </w:tcPr>
          <w:p w14:paraId="3178889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570 (9.2%)</w:t>
            </w:r>
          </w:p>
        </w:tc>
        <w:tc>
          <w:tcPr>
            <w:tcW w:w="969" w:type="dxa"/>
          </w:tcPr>
          <w:p w14:paraId="781C2F0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60 (3.5%)</w:t>
            </w:r>
          </w:p>
        </w:tc>
        <w:tc>
          <w:tcPr>
            <w:tcW w:w="791" w:type="dxa"/>
          </w:tcPr>
          <w:p w14:paraId="6C448E7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383 (11.4%)</w:t>
            </w:r>
          </w:p>
        </w:tc>
        <w:tc>
          <w:tcPr>
            <w:tcW w:w="967" w:type="dxa"/>
          </w:tcPr>
          <w:p w14:paraId="1D1A0E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98 (14.8%)</w:t>
            </w:r>
          </w:p>
        </w:tc>
        <w:tc>
          <w:tcPr>
            <w:tcW w:w="967" w:type="dxa"/>
          </w:tcPr>
          <w:p w14:paraId="0BB772E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162 (12.5%)</w:t>
            </w:r>
          </w:p>
        </w:tc>
        <w:tc>
          <w:tcPr>
            <w:tcW w:w="880" w:type="dxa"/>
          </w:tcPr>
          <w:p w14:paraId="17C0790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874 (9.3%)</w:t>
            </w:r>
          </w:p>
        </w:tc>
        <w:tc>
          <w:tcPr>
            <w:tcW w:w="793" w:type="dxa"/>
          </w:tcPr>
          <w:p w14:paraId="4DF03C0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24 (5.2%)</w:t>
            </w:r>
          </w:p>
        </w:tc>
        <w:tc>
          <w:tcPr>
            <w:tcW w:w="794" w:type="dxa"/>
          </w:tcPr>
          <w:p w14:paraId="143C297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8 (4.0%)</w:t>
            </w:r>
          </w:p>
        </w:tc>
        <w:tc>
          <w:tcPr>
            <w:tcW w:w="897" w:type="dxa"/>
          </w:tcPr>
          <w:p w14:paraId="630EBD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1 (5.9%)</w:t>
            </w:r>
          </w:p>
        </w:tc>
      </w:tr>
      <w:tr w:rsidR="007D4600" w:rsidRPr="00DE6B28" w14:paraId="211C08F6" w14:textId="77777777" w:rsidTr="00DB7C31">
        <w:tc>
          <w:tcPr>
            <w:tcW w:w="1247" w:type="dxa"/>
          </w:tcPr>
          <w:p w14:paraId="762819B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Not able to work</w:t>
            </w:r>
          </w:p>
        </w:tc>
        <w:tc>
          <w:tcPr>
            <w:tcW w:w="1055" w:type="dxa"/>
          </w:tcPr>
          <w:p w14:paraId="7B6F2C0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210 (2.1%)</w:t>
            </w:r>
          </w:p>
        </w:tc>
        <w:tc>
          <w:tcPr>
            <w:tcW w:w="969" w:type="dxa"/>
          </w:tcPr>
          <w:p w14:paraId="72F95C1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12 (1.9%)</w:t>
            </w:r>
          </w:p>
        </w:tc>
        <w:tc>
          <w:tcPr>
            <w:tcW w:w="791" w:type="dxa"/>
          </w:tcPr>
          <w:p w14:paraId="634DC95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6 (1.7%)</w:t>
            </w:r>
          </w:p>
        </w:tc>
        <w:tc>
          <w:tcPr>
            <w:tcW w:w="967" w:type="dxa"/>
          </w:tcPr>
          <w:p w14:paraId="3A31443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66 (1.7%)</w:t>
            </w:r>
          </w:p>
        </w:tc>
        <w:tc>
          <w:tcPr>
            <w:tcW w:w="967" w:type="dxa"/>
          </w:tcPr>
          <w:p w14:paraId="0F124A9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44 (2.5%)</w:t>
            </w:r>
          </w:p>
        </w:tc>
        <w:tc>
          <w:tcPr>
            <w:tcW w:w="880" w:type="dxa"/>
          </w:tcPr>
          <w:p w14:paraId="4BC3880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93 (3.5%)</w:t>
            </w:r>
          </w:p>
        </w:tc>
        <w:tc>
          <w:tcPr>
            <w:tcW w:w="793" w:type="dxa"/>
          </w:tcPr>
          <w:p w14:paraId="2747195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3 (1.2%)</w:t>
            </w:r>
          </w:p>
        </w:tc>
        <w:tc>
          <w:tcPr>
            <w:tcW w:w="794" w:type="dxa"/>
          </w:tcPr>
          <w:p w14:paraId="6DA4D8E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 (0.7%)</w:t>
            </w:r>
          </w:p>
        </w:tc>
        <w:tc>
          <w:tcPr>
            <w:tcW w:w="897" w:type="dxa"/>
          </w:tcPr>
          <w:p w14:paraId="6822FB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 (2.3%)</w:t>
            </w:r>
          </w:p>
        </w:tc>
      </w:tr>
      <w:tr w:rsidR="007D4600" w:rsidRPr="00DE6B28" w14:paraId="5BA882D3" w14:textId="77777777" w:rsidTr="00DB7C31">
        <w:tc>
          <w:tcPr>
            <w:tcW w:w="1247" w:type="dxa"/>
          </w:tcPr>
          <w:p w14:paraId="4B90850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Retired</w:t>
            </w:r>
          </w:p>
        </w:tc>
        <w:tc>
          <w:tcPr>
            <w:tcW w:w="1055" w:type="dxa"/>
          </w:tcPr>
          <w:p w14:paraId="024D531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333 (17.9%)</w:t>
            </w:r>
          </w:p>
        </w:tc>
        <w:tc>
          <w:tcPr>
            <w:tcW w:w="969" w:type="dxa"/>
          </w:tcPr>
          <w:p w14:paraId="6B7852A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2 (0.2%)</w:t>
            </w:r>
          </w:p>
        </w:tc>
        <w:tc>
          <w:tcPr>
            <w:tcW w:w="791" w:type="dxa"/>
          </w:tcPr>
          <w:p w14:paraId="020768E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3 (0.2%)</w:t>
            </w:r>
          </w:p>
        </w:tc>
        <w:tc>
          <w:tcPr>
            <w:tcW w:w="967" w:type="dxa"/>
          </w:tcPr>
          <w:p w14:paraId="714F17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7 (0.6%)</w:t>
            </w:r>
          </w:p>
        </w:tc>
        <w:tc>
          <w:tcPr>
            <w:tcW w:w="967" w:type="dxa"/>
          </w:tcPr>
          <w:p w14:paraId="023987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24 (3.4%)</w:t>
            </w:r>
          </w:p>
        </w:tc>
        <w:tc>
          <w:tcPr>
            <w:tcW w:w="880" w:type="dxa"/>
          </w:tcPr>
          <w:p w14:paraId="73FDC20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194 (27.2%)</w:t>
            </w:r>
          </w:p>
        </w:tc>
        <w:tc>
          <w:tcPr>
            <w:tcW w:w="793" w:type="dxa"/>
          </w:tcPr>
          <w:p w14:paraId="6909600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038 (73.5%)</w:t>
            </w:r>
          </w:p>
        </w:tc>
        <w:tc>
          <w:tcPr>
            <w:tcW w:w="794" w:type="dxa"/>
          </w:tcPr>
          <w:p w14:paraId="27B519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380 (86.3%)</w:t>
            </w:r>
          </w:p>
        </w:tc>
        <w:tc>
          <w:tcPr>
            <w:tcW w:w="897" w:type="dxa"/>
          </w:tcPr>
          <w:p w14:paraId="698CDA8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85 (83.7%)</w:t>
            </w:r>
          </w:p>
        </w:tc>
      </w:tr>
      <w:tr w:rsidR="007D4600" w:rsidRPr="00DE6B28" w14:paraId="42E51217" w14:textId="77777777" w:rsidTr="00DB7C31">
        <w:tc>
          <w:tcPr>
            <w:tcW w:w="1247" w:type="dxa"/>
          </w:tcPr>
          <w:p w14:paraId="6AAFB64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Studying</w:t>
            </w:r>
          </w:p>
        </w:tc>
        <w:tc>
          <w:tcPr>
            <w:tcW w:w="1055" w:type="dxa"/>
          </w:tcPr>
          <w:p w14:paraId="71F1F6D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8583 (14.2%)</w:t>
            </w:r>
          </w:p>
        </w:tc>
        <w:tc>
          <w:tcPr>
            <w:tcW w:w="969" w:type="dxa"/>
          </w:tcPr>
          <w:p w14:paraId="6A97D03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0925 (63.3%)</w:t>
            </w:r>
          </w:p>
        </w:tc>
        <w:tc>
          <w:tcPr>
            <w:tcW w:w="791" w:type="dxa"/>
          </w:tcPr>
          <w:p w14:paraId="5D1C226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06 (9.1%)</w:t>
            </w:r>
          </w:p>
        </w:tc>
        <w:tc>
          <w:tcPr>
            <w:tcW w:w="967" w:type="dxa"/>
          </w:tcPr>
          <w:p w14:paraId="1B60A16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76 (2.7%)</w:t>
            </w:r>
          </w:p>
        </w:tc>
        <w:tc>
          <w:tcPr>
            <w:tcW w:w="967" w:type="dxa"/>
          </w:tcPr>
          <w:p w14:paraId="651C0FE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01 (1.9%)</w:t>
            </w:r>
          </w:p>
        </w:tc>
        <w:tc>
          <w:tcPr>
            <w:tcW w:w="880" w:type="dxa"/>
          </w:tcPr>
          <w:p w14:paraId="009A1E6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74 (0.9%)</w:t>
            </w:r>
          </w:p>
        </w:tc>
        <w:tc>
          <w:tcPr>
            <w:tcW w:w="793" w:type="dxa"/>
          </w:tcPr>
          <w:p w14:paraId="338E26D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9 (0.4%)</w:t>
            </w:r>
          </w:p>
        </w:tc>
        <w:tc>
          <w:tcPr>
            <w:tcW w:w="794" w:type="dxa"/>
          </w:tcPr>
          <w:p w14:paraId="6F741D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 (0.2%)</w:t>
            </w:r>
          </w:p>
        </w:tc>
        <w:tc>
          <w:tcPr>
            <w:tcW w:w="897" w:type="dxa"/>
          </w:tcPr>
          <w:p w14:paraId="549713F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 (1.4%)</w:t>
            </w:r>
          </w:p>
        </w:tc>
      </w:tr>
      <w:tr w:rsidR="007D4600" w:rsidRPr="00DE6B28" w14:paraId="36032A91" w14:textId="77777777" w:rsidTr="00DB7C31">
        <w:tc>
          <w:tcPr>
            <w:tcW w:w="1247" w:type="dxa"/>
          </w:tcPr>
          <w:p w14:paraId="68F3DAC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Unemployed</w:t>
            </w:r>
          </w:p>
        </w:tc>
        <w:tc>
          <w:tcPr>
            <w:tcW w:w="1055" w:type="dxa"/>
          </w:tcPr>
          <w:p w14:paraId="6E1C65F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859 (8.7%)</w:t>
            </w:r>
          </w:p>
        </w:tc>
        <w:tc>
          <w:tcPr>
            <w:tcW w:w="969" w:type="dxa"/>
          </w:tcPr>
          <w:p w14:paraId="527FDF7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519 (11.6%)</w:t>
            </w:r>
          </w:p>
        </w:tc>
        <w:tc>
          <w:tcPr>
            <w:tcW w:w="791" w:type="dxa"/>
          </w:tcPr>
          <w:p w14:paraId="0EAC971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621 (16.1%)</w:t>
            </w:r>
          </w:p>
        </w:tc>
        <w:tc>
          <w:tcPr>
            <w:tcW w:w="967" w:type="dxa"/>
          </w:tcPr>
          <w:p w14:paraId="0E2D5C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86 (9.2%)</w:t>
            </w:r>
          </w:p>
        </w:tc>
        <w:tc>
          <w:tcPr>
            <w:tcW w:w="967" w:type="dxa"/>
          </w:tcPr>
          <w:p w14:paraId="7D4CBE5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602 (8.0%)</w:t>
            </w:r>
          </w:p>
        </w:tc>
        <w:tc>
          <w:tcPr>
            <w:tcW w:w="880" w:type="dxa"/>
          </w:tcPr>
          <w:p w14:paraId="042FFCF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203 (6.7%)</w:t>
            </w:r>
          </w:p>
        </w:tc>
        <w:tc>
          <w:tcPr>
            <w:tcW w:w="793" w:type="dxa"/>
          </w:tcPr>
          <w:p w14:paraId="4008108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6 (1.7%)</w:t>
            </w:r>
          </w:p>
        </w:tc>
        <w:tc>
          <w:tcPr>
            <w:tcW w:w="794" w:type="dxa"/>
          </w:tcPr>
          <w:p w14:paraId="106FF15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0 (0.8%)</w:t>
            </w:r>
          </w:p>
        </w:tc>
        <w:tc>
          <w:tcPr>
            <w:tcW w:w="897" w:type="dxa"/>
          </w:tcPr>
          <w:p w14:paraId="318AD46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 (1.4%)</w:t>
            </w:r>
          </w:p>
        </w:tc>
      </w:tr>
      <w:tr w:rsidR="007D4600" w:rsidRPr="00DE6B28" w14:paraId="6709D1DD" w14:textId="77777777" w:rsidTr="00DB7C31">
        <w:tc>
          <w:tcPr>
            <w:tcW w:w="1247" w:type="dxa"/>
            <w:shd w:val="clear" w:color="auto" w:fill="D9D9D9" w:themeFill="background1" w:themeFillShade="D9"/>
          </w:tcPr>
          <w:p w14:paraId="3284CA8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Relationship Status</w:t>
            </w:r>
          </w:p>
        </w:tc>
        <w:tc>
          <w:tcPr>
            <w:tcW w:w="1055" w:type="dxa"/>
            <w:shd w:val="clear" w:color="auto" w:fill="D9D9D9" w:themeFill="background1" w:themeFillShade="D9"/>
          </w:tcPr>
          <w:p w14:paraId="2B5A6C52"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46FA4002"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9766BB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F0FF16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41ADAC2D"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3EB3226C"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793C6E89"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1E696DCA"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4DA5A723" w14:textId="77777777" w:rsidR="007D4600" w:rsidRPr="00DE6B28" w:rsidRDefault="007D4600" w:rsidP="007D4600">
            <w:pPr>
              <w:spacing w:before="36" w:after="36"/>
              <w:rPr>
                <w:rFonts w:ascii="Times New Roman" w:hAnsi="Times New Roman" w:cs="Times New Roman"/>
              </w:rPr>
            </w:pPr>
          </w:p>
        </w:tc>
      </w:tr>
      <w:tr w:rsidR="007D4600" w:rsidRPr="00DE6B28" w14:paraId="573A2C79" w14:textId="77777777" w:rsidTr="00DB7C31">
        <w:tc>
          <w:tcPr>
            <w:tcW w:w="1247" w:type="dxa"/>
          </w:tcPr>
          <w:p w14:paraId="7EC4F78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Divorced/ Separated</w:t>
            </w:r>
          </w:p>
        </w:tc>
        <w:tc>
          <w:tcPr>
            <w:tcW w:w="1055" w:type="dxa"/>
          </w:tcPr>
          <w:p w14:paraId="6559EE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484 (9.5%)</w:t>
            </w:r>
          </w:p>
        </w:tc>
        <w:tc>
          <w:tcPr>
            <w:tcW w:w="969" w:type="dxa"/>
          </w:tcPr>
          <w:p w14:paraId="461ED41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76 (1.4%)</w:t>
            </w:r>
          </w:p>
        </w:tc>
        <w:tc>
          <w:tcPr>
            <w:tcW w:w="791" w:type="dxa"/>
          </w:tcPr>
          <w:p w14:paraId="27BBC71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37 (4.5%)</w:t>
            </w:r>
          </w:p>
        </w:tc>
        <w:tc>
          <w:tcPr>
            <w:tcW w:w="967" w:type="dxa"/>
          </w:tcPr>
          <w:p w14:paraId="69D2329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38 (8.6%)</w:t>
            </w:r>
          </w:p>
        </w:tc>
        <w:tc>
          <w:tcPr>
            <w:tcW w:w="967" w:type="dxa"/>
          </w:tcPr>
          <w:p w14:paraId="3FEBDE9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849 (12.0%)</w:t>
            </w:r>
          </w:p>
        </w:tc>
        <w:tc>
          <w:tcPr>
            <w:tcW w:w="880" w:type="dxa"/>
          </w:tcPr>
          <w:p w14:paraId="56C80E5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677 (15.3%)</w:t>
            </w:r>
          </w:p>
        </w:tc>
        <w:tc>
          <w:tcPr>
            <w:tcW w:w="793" w:type="dxa"/>
          </w:tcPr>
          <w:p w14:paraId="53DC041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535 (16.0%)</w:t>
            </w:r>
          </w:p>
        </w:tc>
        <w:tc>
          <w:tcPr>
            <w:tcW w:w="794" w:type="dxa"/>
          </w:tcPr>
          <w:p w14:paraId="3A96AFD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36 (12.8%)</w:t>
            </w:r>
          </w:p>
        </w:tc>
        <w:tc>
          <w:tcPr>
            <w:tcW w:w="897" w:type="dxa"/>
          </w:tcPr>
          <w:p w14:paraId="41E3B24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6 (8.9%)</w:t>
            </w:r>
          </w:p>
        </w:tc>
      </w:tr>
      <w:tr w:rsidR="007D4600" w:rsidRPr="00DE6B28" w14:paraId="0A589A15" w14:textId="77777777" w:rsidTr="00DB7C31">
        <w:tc>
          <w:tcPr>
            <w:tcW w:w="1247" w:type="dxa"/>
          </w:tcPr>
          <w:p w14:paraId="6DC8F50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In a cohabiting relationship</w:t>
            </w:r>
          </w:p>
        </w:tc>
        <w:tc>
          <w:tcPr>
            <w:tcW w:w="1055" w:type="dxa"/>
          </w:tcPr>
          <w:p w14:paraId="516CC39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388 (4.5%)</w:t>
            </w:r>
          </w:p>
        </w:tc>
        <w:tc>
          <w:tcPr>
            <w:tcW w:w="969" w:type="dxa"/>
          </w:tcPr>
          <w:p w14:paraId="54976A2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18 (2.0%)</w:t>
            </w:r>
          </w:p>
        </w:tc>
        <w:tc>
          <w:tcPr>
            <w:tcW w:w="791" w:type="dxa"/>
          </w:tcPr>
          <w:p w14:paraId="4FD0BAF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861 (6.1%)</w:t>
            </w:r>
          </w:p>
        </w:tc>
        <w:tc>
          <w:tcPr>
            <w:tcW w:w="967" w:type="dxa"/>
          </w:tcPr>
          <w:p w14:paraId="15A0F9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70 (5.7%)</w:t>
            </w:r>
          </w:p>
        </w:tc>
        <w:tc>
          <w:tcPr>
            <w:tcW w:w="967" w:type="dxa"/>
          </w:tcPr>
          <w:p w14:paraId="5B8FD18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62 (5.3%)</w:t>
            </w:r>
          </w:p>
        </w:tc>
        <w:tc>
          <w:tcPr>
            <w:tcW w:w="880" w:type="dxa"/>
          </w:tcPr>
          <w:p w14:paraId="37660C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22 (4.8%)</w:t>
            </w:r>
          </w:p>
        </w:tc>
        <w:tc>
          <w:tcPr>
            <w:tcW w:w="793" w:type="dxa"/>
          </w:tcPr>
          <w:p w14:paraId="6106B9E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76 (3.9%)</w:t>
            </w:r>
          </w:p>
        </w:tc>
        <w:tc>
          <w:tcPr>
            <w:tcW w:w="794" w:type="dxa"/>
          </w:tcPr>
          <w:p w14:paraId="5A1645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5 (2.9%)</w:t>
            </w:r>
          </w:p>
        </w:tc>
        <w:tc>
          <w:tcPr>
            <w:tcW w:w="897" w:type="dxa"/>
          </w:tcPr>
          <w:p w14:paraId="236F92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 (2.2%)</w:t>
            </w:r>
          </w:p>
        </w:tc>
      </w:tr>
      <w:tr w:rsidR="007D4600" w:rsidRPr="00DE6B28" w14:paraId="271F2403" w14:textId="77777777" w:rsidTr="00DB7C31">
        <w:tc>
          <w:tcPr>
            <w:tcW w:w="1247" w:type="dxa"/>
          </w:tcPr>
          <w:p w14:paraId="041BD39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In a relationship</w:t>
            </w:r>
          </w:p>
        </w:tc>
        <w:tc>
          <w:tcPr>
            <w:tcW w:w="1055" w:type="dxa"/>
          </w:tcPr>
          <w:p w14:paraId="3A906DD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066 (9.4%)</w:t>
            </w:r>
          </w:p>
        </w:tc>
        <w:tc>
          <w:tcPr>
            <w:tcW w:w="969" w:type="dxa"/>
          </w:tcPr>
          <w:p w14:paraId="51D3B1B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729 (19.7%)</w:t>
            </w:r>
          </w:p>
        </w:tc>
        <w:tc>
          <w:tcPr>
            <w:tcW w:w="791" w:type="dxa"/>
          </w:tcPr>
          <w:p w14:paraId="4155B20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347 (15.5%)</w:t>
            </w:r>
          </w:p>
        </w:tc>
        <w:tc>
          <w:tcPr>
            <w:tcW w:w="967" w:type="dxa"/>
          </w:tcPr>
          <w:p w14:paraId="0F9C0D7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50 (6.6%)</w:t>
            </w:r>
          </w:p>
        </w:tc>
        <w:tc>
          <w:tcPr>
            <w:tcW w:w="967" w:type="dxa"/>
          </w:tcPr>
          <w:p w14:paraId="70BC596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46 (5.5%)</w:t>
            </w:r>
          </w:p>
        </w:tc>
        <w:tc>
          <w:tcPr>
            <w:tcW w:w="880" w:type="dxa"/>
          </w:tcPr>
          <w:p w14:paraId="04BF9F5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03 (4.9%)</w:t>
            </w:r>
          </w:p>
        </w:tc>
        <w:tc>
          <w:tcPr>
            <w:tcW w:w="793" w:type="dxa"/>
          </w:tcPr>
          <w:p w14:paraId="4650801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69 (4.1%)</w:t>
            </w:r>
          </w:p>
        </w:tc>
        <w:tc>
          <w:tcPr>
            <w:tcW w:w="794" w:type="dxa"/>
          </w:tcPr>
          <w:p w14:paraId="194E774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0 (3.2%)</w:t>
            </w:r>
          </w:p>
        </w:tc>
        <w:tc>
          <w:tcPr>
            <w:tcW w:w="897" w:type="dxa"/>
          </w:tcPr>
          <w:p w14:paraId="72439E5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 (2.1%)</w:t>
            </w:r>
          </w:p>
        </w:tc>
      </w:tr>
      <w:tr w:rsidR="007D4600" w:rsidRPr="00DE6B28" w14:paraId="56626174" w14:textId="77777777" w:rsidTr="00DB7C31">
        <w:tc>
          <w:tcPr>
            <w:tcW w:w="1247" w:type="dxa"/>
          </w:tcPr>
          <w:p w14:paraId="70B552D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arried/Civil Partnership</w:t>
            </w:r>
          </w:p>
        </w:tc>
        <w:tc>
          <w:tcPr>
            <w:tcW w:w="1055" w:type="dxa"/>
          </w:tcPr>
          <w:p w14:paraId="7737F47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5166 (42.5%)</w:t>
            </w:r>
          </w:p>
        </w:tc>
        <w:tc>
          <w:tcPr>
            <w:tcW w:w="969" w:type="dxa"/>
          </w:tcPr>
          <w:p w14:paraId="38A99A7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22 (3.1%)</w:t>
            </w:r>
          </w:p>
        </w:tc>
        <w:tc>
          <w:tcPr>
            <w:tcW w:w="791" w:type="dxa"/>
          </w:tcPr>
          <w:p w14:paraId="5D96E9F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235 (30.1%)</w:t>
            </w:r>
          </w:p>
        </w:tc>
        <w:tc>
          <w:tcPr>
            <w:tcW w:w="967" w:type="dxa"/>
          </w:tcPr>
          <w:p w14:paraId="0199BD4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501 (57.0%)</w:t>
            </w:r>
          </w:p>
        </w:tc>
        <w:tc>
          <w:tcPr>
            <w:tcW w:w="967" w:type="dxa"/>
          </w:tcPr>
          <w:p w14:paraId="01FF613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622 (58.7%)</w:t>
            </w:r>
          </w:p>
        </w:tc>
        <w:tc>
          <w:tcPr>
            <w:tcW w:w="880" w:type="dxa"/>
          </w:tcPr>
          <w:p w14:paraId="3D41C16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037 (55.5%)</w:t>
            </w:r>
          </w:p>
        </w:tc>
        <w:tc>
          <w:tcPr>
            <w:tcW w:w="793" w:type="dxa"/>
          </w:tcPr>
          <w:p w14:paraId="1EA4FE1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295 (54.5%)</w:t>
            </w:r>
          </w:p>
        </w:tc>
        <w:tc>
          <w:tcPr>
            <w:tcW w:w="794" w:type="dxa"/>
          </w:tcPr>
          <w:p w14:paraId="3AB3B08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897 (49.0%)</w:t>
            </w:r>
          </w:p>
        </w:tc>
        <w:tc>
          <w:tcPr>
            <w:tcW w:w="897" w:type="dxa"/>
          </w:tcPr>
          <w:p w14:paraId="1A875F5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57 (36.3%)</w:t>
            </w:r>
          </w:p>
        </w:tc>
      </w:tr>
      <w:tr w:rsidR="007D4600" w:rsidRPr="00DE6B28" w14:paraId="090A3516" w14:textId="77777777" w:rsidTr="00DB7C31">
        <w:tc>
          <w:tcPr>
            <w:tcW w:w="1247" w:type="dxa"/>
          </w:tcPr>
          <w:p w14:paraId="174183D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Other</w:t>
            </w:r>
          </w:p>
        </w:tc>
        <w:tc>
          <w:tcPr>
            <w:tcW w:w="1055" w:type="dxa"/>
          </w:tcPr>
          <w:p w14:paraId="476BD41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13 (0.7%)</w:t>
            </w:r>
          </w:p>
        </w:tc>
        <w:tc>
          <w:tcPr>
            <w:tcW w:w="969" w:type="dxa"/>
          </w:tcPr>
          <w:p w14:paraId="0EB4D31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3 (1.2%)</w:t>
            </w:r>
          </w:p>
        </w:tc>
        <w:tc>
          <w:tcPr>
            <w:tcW w:w="791" w:type="dxa"/>
          </w:tcPr>
          <w:p w14:paraId="4A131DE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0 (1.0%)</w:t>
            </w:r>
          </w:p>
        </w:tc>
        <w:tc>
          <w:tcPr>
            <w:tcW w:w="967" w:type="dxa"/>
          </w:tcPr>
          <w:p w14:paraId="5A6F0D1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9 (0.8%)</w:t>
            </w:r>
          </w:p>
        </w:tc>
        <w:tc>
          <w:tcPr>
            <w:tcW w:w="967" w:type="dxa"/>
          </w:tcPr>
          <w:p w14:paraId="71572EC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9 (0.6%)</w:t>
            </w:r>
          </w:p>
        </w:tc>
        <w:tc>
          <w:tcPr>
            <w:tcW w:w="880" w:type="dxa"/>
          </w:tcPr>
          <w:p w14:paraId="38AB9F2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8 (0.3%)</w:t>
            </w:r>
          </w:p>
        </w:tc>
        <w:tc>
          <w:tcPr>
            <w:tcW w:w="793" w:type="dxa"/>
          </w:tcPr>
          <w:p w14:paraId="2B0580F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6 (0.1%)</w:t>
            </w:r>
          </w:p>
        </w:tc>
        <w:tc>
          <w:tcPr>
            <w:tcW w:w="794" w:type="dxa"/>
          </w:tcPr>
          <w:p w14:paraId="0D328AB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 (0.0%)</w:t>
            </w:r>
          </w:p>
        </w:tc>
        <w:tc>
          <w:tcPr>
            <w:tcW w:w="897" w:type="dxa"/>
          </w:tcPr>
          <w:p w14:paraId="670013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 (0.2%)</w:t>
            </w:r>
          </w:p>
        </w:tc>
      </w:tr>
      <w:tr w:rsidR="007D4600" w:rsidRPr="00DE6B28" w14:paraId="6C154399" w14:textId="77777777" w:rsidTr="00DB7C31">
        <w:tc>
          <w:tcPr>
            <w:tcW w:w="1247" w:type="dxa"/>
          </w:tcPr>
          <w:p w14:paraId="67A33E5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ingle (never married or in a civil partnership)</w:t>
            </w:r>
          </w:p>
        </w:tc>
        <w:tc>
          <w:tcPr>
            <w:tcW w:w="1055" w:type="dxa"/>
          </w:tcPr>
          <w:p w14:paraId="7C9C90E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5117 (24.9%)</w:t>
            </w:r>
          </w:p>
        </w:tc>
        <w:tc>
          <w:tcPr>
            <w:tcW w:w="969" w:type="dxa"/>
          </w:tcPr>
          <w:p w14:paraId="1D6F2E2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2004 (65.0%)</w:t>
            </w:r>
          </w:p>
        </w:tc>
        <w:tc>
          <w:tcPr>
            <w:tcW w:w="791" w:type="dxa"/>
          </w:tcPr>
          <w:p w14:paraId="4D4A785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279 (38.7%)</w:t>
            </w:r>
          </w:p>
        </w:tc>
        <w:tc>
          <w:tcPr>
            <w:tcW w:w="967" w:type="dxa"/>
          </w:tcPr>
          <w:p w14:paraId="3CF78A3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084 (16.4%)</w:t>
            </w:r>
          </w:p>
        </w:tc>
        <w:tc>
          <w:tcPr>
            <w:tcW w:w="967" w:type="dxa"/>
          </w:tcPr>
          <w:p w14:paraId="7F7DDC9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653 (11.6%)</w:t>
            </w:r>
          </w:p>
        </w:tc>
        <w:tc>
          <w:tcPr>
            <w:tcW w:w="880" w:type="dxa"/>
          </w:tcPr>
          <w:p w14:paraId="1A851F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955 (9.4%)</w:t>
            </w:r>
          </w:p>
        </w:tc>
        <w:tc>
          <w:tcPr>
            <w:tcW w:w="793" w:type="dxa"/>
          </w:tcPr>
          <w:p w14:paraId="00236CE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83 (6.3%)</w:t>
            </w:r>
          </w:p>
        </w:tc>
        <w:tc>
          <w:tcPr>
            <w:tcW w:w="794" w:type="dxa"/>
          </w:tcPr>
          <w:p w14:paraId="6A16703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8 (4.2%)</w:t>
            </w:r>
          </w:p>
        </w:tc>
        <w:tc>
          <w:tcPr>
            <w:tcW w:w="897" w:type="dxa"/>
          </w:tcPr>
          <w:p w14:paraId="79DB45E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1 (3.3%)</w:t>
            </w:r>
          </w:p>
        </w:tc>
      </w:tr>
      <w:tr w:rsidR="007D4600" w:rsidRPr="00DE6B28" w14:paraId="7644652C" w14:textId="77777777" w:rsidTr="00DB7C31">
        <w:tc>
          <w:tcPr>
            <w:tcW w:w="1247" w:type="dxa"/>
          </w:tcPr>
          <w:p w14:paraId="06CF238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Widowed</w:t>
            </w:r>
          </w:p>
        </w:tc>
        <w:tc>
          <w:tcPr>
            <w:tcW w:w="1055" w:type="dxa"/>
          </w:tcPr>
          <w:p w14:paraId="53925E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744 (4.3%)</w:t>
            </w:r>
          </w:p>
        </w:tc>
        <w:tc>
          <w:tcPr>
            <w:tcW w:w="969" w:type="dxa"/>
          </w:tcPr>
          <w:p w14:paraId="31342C1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9 (0.2%)</w:t>
            </w:r>
          </w:p>
        </w:tc>
        <w:tc>
          <w:tcPr>
            <w:tcW w:w="791" w:type="dxa"/>
          </w:tcPr>
          <w:p w14:paraId="398CEB6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8 (0.3%)</w:t>
            </w:r>
          </w:p>
        </w:tc>
        <w:tc>
          <w:tcPr>
            <w:tcW w:w="967" w:type="dxa"/>
          </w:tcPr>
          <w:p w14:paraId="6E2F1E2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57 (1.0%)</w:t>
            </w:r>
          </w:p>
        </w:tc>
        <w:tc>
          <w:tcPr>
            <w:tcW w:w="967" w:type="dxa"/>
          </w:tcPr>
          <w:p w14:paraId="20A50C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90 (2.6%)</w:t>
            </w:r>
          </w:p>
        </w:tc>
        <w:tc>
          <w:tcPr>
            <w:tcW w:w="880" w:type="dxa"/>
          </w:tcPr>
          <w:p w14:paraId="76CA0E4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860 (6.1%)</w:t>
            </w:r>
          </w:p>
        </w:tc>
        <w:tc>
          <w:tcPr>
            <w:tcW w:w="793" w:type="dxa"/>
          </w:tcPr>
          <w:p w14:paraId="40928F1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895 (12.0%)</w:t>
            </w:r>
          </w:p>
        </w:tc>
        <w:tc>
          <w:tcPr>
            <w:tcW w:w="794" w:type="dxa"/>
          </w:tcPr>
          <w:p w14:paraId="5187279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84 (24.8%)</w:t>
            </w:r>
          </w:p>
        </w:tc>
        <w:tc>
          <w:tcPr>
            <w:tcW w:w="897" w:type="dxa"/>
          </w:tcPr>
          <w:p w14:paraId="490595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61 (43.0%)</w:t>
            </w:r>
          </w:p>
        </w:tc>
      </w:tr>
      <w:tr w:rsidR="007D4600" w:rsidRPr="00DE6B28" w14:paraId="2437708F" w14:textId="77777777" w:rsidTr="00DB7C31">
        <w:tc>
          <w:tcPr>
            <w:tcW w:w="1247" w:type="dxa"/>
          </w:tcPr>
          <w:p w14:paraId="38EA52D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1079576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678 (4.3%)</w:t>
            </w:r>
          </w:p>
        </w:tc>
        <w:tc>
          <w:tcPr>
            <w:tcW w:w="969" w:type="dxa"/>
          </w:tcPr>
          <w:p w14:paraId="1A1BCF7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57 (7.4%)</w:t>
            </w:r>
          </w:p>
        </w:tc>
        <w:tc>
          <w:tcPr>
            <w:tcW w:w="791" w:type="dxa"/>
          </w:tcPr>
          <w:p w14:paraId="37F293B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62 (3.7%)</w:t>
            </w:r>
          </w:p>
        </w:tc>
        <w:tc>
          <w:tcPr>
            <w:tcW w:w="967" w:type="dxa"/>
          </w:tcPr>
          <w:p w14:paraId="7018E5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02 (3.8%)</w:t>
            </w:r>
          </w:p>
        </w:tc>
        <w:tc>
          <w:tcPr>
            <w:tcW w:w="967" w:type="dxa"/>
          </w:tcPr>
          <w:p w14:paraId="0628AD6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98 (3.7%)</w:t>
            </w:r>
          </w:p>
        </w:tc>
        <w:tc>
          <w:tcPr>
            <w:tcW w:w="880" w:type="dxa"/>
          </w:tcPr>
          <w:p w14:paraId="619001E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51 (3.6%)</w:t>
            </w:r>
          </w:p>
        </w:tc>
        <w:tc>
          <w:tcPr>
            <w:tcW w:w="793" w:type="dxa"/>
          </w:tcPr>
          <w:p w14:paraId="6CA7014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82 (3.1%)</w:t>
            </w:r>
          </w:p>
        </w:tc>
        <w:tc>
          <w:tcPr>
            <w:tcW w:w="794" w:type="dxa"/>
          </w:tcPr>
          <w:p w14:paraId="5DE9816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4 (3.0%)</w:t>
            </w:r>
          </w:p>
        </w:tc>
        <w:tc>
          <w:tcPr>
            <w:tcW w:w="897" w:type="dxa"/>
          </w:tcPr>
          <w:p w14:paraId="6216EAB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 (4.0%)</w:t>
            </w:r>
          </w:p>
        </w:tc>
      </w:tr>
      <w:tr w:rsidR="007D4600" w:rsidRPr="00DE6B28" w14:paraId="1EE48919" w14:textId="77777777" w:rsidTr="00DB7C31">
        <w:tc>
          <w:tcPr>
            <w:tcW w:w="1247" w:type="dxa"/>
            <w:shd w:val="clear" w:color="auto" w:fill="D9D9D9" w:themeFill="background1" w:themeFillShade="D9"/>
          </w:tcPr>
          <w:p w14:paraId="7DE5DE0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ocialize Frequency</w:t>
            </w:r>
          </w:p>
        </w:tc>
        <w:tc>
          <w:tcPr>
            <w:tcW w:w="1055" w:type="dxa"/>
            <w:shd w:val="clear" w:color="auto" w:fill="D9D9D9" w:themeFill="background1" w:themeFillShade="D9"/>
          </w:tcPr>
          <w:p w14:paraId="7682FE8A"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1A6BF23D"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A38DC9C"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32742D55"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2DFBD57F"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313A24C8"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1EA1D69D"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41B3033A"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0B8F98C6" w14:textId="77777777" w:rsidR="007D4600" w:rsidRPr="00DE6B28" w:rsidRDefault="007D4600" w:rsidP="007D4600">
            <w:pPr>
              <w:spacing w:before="36" w:after="36"/>
              <w:rPr>
                <w:rFonts w:ascii="Times New Roman" w:hAnsi="Times New Roman" w:cs="Times New Roman"/>
              </w:rPr>
            </w:pPr>
          </w:p>
        </w:tc>
      </w:tr>
      <w:tr w:rsidR="007D4600" w:rsidRPr="00DE6B28" w14:paraId="114B81F0" w14:textId="77777777" w:rsidTr="00DB7C31">
        <w:tc>
          <w:tcPr>
            <w:tcW w:w="1247" w:type="dxa"/>
          </w:tcPr>
          <w:p w14:paraId="406C3B2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Rarely/Never</w:t>
            </w:r>
          </w:p>
        </w:tc>
        <w:tc>
          <w:tcPr>
            <w:tcW w:w="1055" w:type="dxa"/>
          </w:tcPr>
          <w:p w14:paraId="1326346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6212 (25.2%)</w:t>
            </w:r>
          </w:p>
        </w:tc>
        <w:tc>
          <w:tcPr>
            <w:tcW w:w="969" w:type="dxa"/>
          </w:tcPr>
          <w:p w14:paraId="3BB599E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926 (23.1%)</w:t>
            </w:r>
          </w:p>
        </w:tc>
        <w:tc>
          <w:tcPr>
            <w:tcW w:w="791" w:type="dxa"/>
          </w:tcPr>
          <w:p w14:paraId="40DE132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063 (29.8%)</w:t>
            </w:r>
          </w:p>
        </w:tc>
        <w:tc>
          <w:tcPr>
            <w:tcW w:w="967" w:type="dxa"/>
          </w:tcPr>
          <w:p w14:paraId="2290952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429 (29.7%)</w:t>
            </w:r>
          </w:p>
        </w:tc>
        <w:tc>
          <w:tcPr>
            <w:tcW w:w="967" w:type="dxa"/>
          </w:tcPr>
          <w:p w14:paraId="1FB6F3E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052 (28.0%)</w:t>
            </w:r>
          </w:p>
        </w:tc>
        <w:tc>
          <w:tcPr>
            <w:tcW w:w="880" w:type="dxa"/>
          </w:tcPr>
          <w:p w14:paraId="48B7AC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390 (24.4%)</w:t>
            </w:r>
          </w:p>
        </w:tc>
        <w:tc>
          <w:tcPr>
            <w:tcW w:w="793" w:type="dxa"/>
          </w:tcPr>
          <w:p w14:paraId="4966497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446 (18.2%)</w:t>
            </w:r>
          </w:p>
        </w:tc>
        <w:tc>
          <w:tcPr>
            <w:tcW w:w="794" w:type="dxa"/>
          </w:tcPr>
          <w:p w14:paraId="741C73A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83 (14.0%)</w:t>
            </w:r>
          </w:p>
        </w:tc>
        <w:tc>
          <w:tcPr>
            <w:tcW w:w="897" w:type="dxa"/>
          </w:tcPr>
          <w:p w14:paraId="028DB45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3 (14.5%)</w:t>
            </w:r>
          </w:p>
        </w:tc>
      </w:tr>
      <w:tr w:rsidR="007D4600" w:rsidRPr="00DE6B28" w14:paraId="44BD6275" w14:textId="77777777" w:rsidTr="00DB7C31">
        <w:tc>
          <w:tcPr>
            <w:tcW w:w="1247" w:type="dxa"/>
          </w:tcPr>
          <w:p w14:paraId="18C486F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 times a month</w:t>
            </w:r>
          </w:p>
        </w:tc>
        <w:tc>
          <w:tcPr>
            <w:tcW w:w="1055" w:type="dxa"/>
          </w:tcPr>
          <w:p w14:paraId="467B8E9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9457 (23.2%)</w:t>
            </w:r>
          </w:p>
        </w:tc>
        <w:tc>
          <w:tcPr>
            <w:tcW w:w="969" w:type="dxa"/>
          </w:tcPr>
          <w:p w14:paraId="0D1A52A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115 (20.3%)</w:t>
            </w:r>
          </w:p>
        </w:tc>
        <w:tc>
          <w:tcPr>
            <w:tcW w:w="791" w:type="dxa"/>
          </w:tcPr>
          <w:p w14:paraId="45E0DC8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989 (25.4%)</w:t>
            </w:r>
          </w:p>
        </w:tc>
        <w:tc>
          <w:tcPr>
            <w:tcW w:w="967" w:type="dxa"/>
          </w:tcPr>
          <w:p w14:paraId="5E79126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973 (23.5%)</w:t>
            </w:r>
          </w:p>
        </w:tc>
        <w:tc>
          <w:tcPr>
            <w:tcW w:w="967" w:type="dxa"/>
          </w:tcPr>
          <w:p w14:paraId="65C4518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545 (23.7%)</w:t>
            </w:r>
          </w:p>
        </w:tc>
        <w:tc>
          <w:tcPr>
            <w:tcW w:w="880" w:type="dxa"/>
          </w:tcPr>
          <w:p w14:paraId="3777E2B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5310 (24.3%)</w:t>
            </w:r>
          </w:p>
        </w:tc>
        <w:tc>
          <w:tcPr>
            <w:tcW w:w="793" w:type="dxa"/>
          </w:tcPr>
          <w:p w14:paraId="0D421F7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591 (23.5%)</w:t>
            </w:r>
          </w:p>
        </w:tc>
        <w:tc>
          <w:tcPr>
            <w:tcW w:w="794" w:type="dxa"/>
          </w:tcPr>
          <w:p w14:paraId="3CBDD18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655 (22.1%)</w:t>
            </w:r>
          </w:p>
        </w:tc>
        <w:tc>
          <w:tcPr>
            <w:tcW w:w="897" w:type="dxa"/>
          </w:tcPr>
          <w:p w14:paraId="591CE65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9 (18.2%)</w:t>
            </w:r>
          </w:p>
        </w:tc>
      </w:tr>
      <w:tr w:rsidR="007D4600" w:rsidRPr="00DE6B28" w14:paraId="65BC17BB" w14:textId="77777777" w:rsidTr="00DB7C31">
        <w:tc>
          <w:tcPr>
            <w:tcW w:w="1247" w:type="dxa"/>
          </w:tcPr>
          <w:p w14:paraId="30770DF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Once a week</w:t>
            </w:r>
          </w:p>
        </w:tc>
        <w:tc>
          <w:tcPr>
            <w:tcW w:w="1055" w:type="dxa"/>
          </w:tcPr>
          <w:p w14:paraId="625F0F3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3389 (18.5%)</w:t>
            </w:r>
          </w:p>
        </w:tc>
        <w:tc>
          <w:tcPr>
            <w:tcW w:w="969" w:type="dxa"/>
          </w:tcPr>
          <w:p w14:paraId="73D8DA4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242 (17.4%)</w:t>
            </w:r>
          </w:p>
        </w:tc>
        <w:tc>
          <w:tcPr>
            <w:tcW w:w="791" w:type="dxa"/>
          </w:tcPr>
          <w:p w14:paraId="613A88F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55 (17.0%)</w:t>
            </w:r>
          </w:p>
        </w:tc>
        <w:tc>
          <w:tcPr>
            <w:tcW w:w="967" w:type="dxa"/>
          </w:tcPr>
          <w:p w14:paraId="1DA56E5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35 (16.7%)</w:t>
            </w:r>
          </w:p>
        </w:tc>
        <w:tc>
          <w:tcPr>
            <w:tcW w:w="967" w:type="dxa"/>
          </w:tcPr>
          <w:p w14:paraId="6E867D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847 (17.2%)</w:t>
            </w:r>
          </w:p>
        </w:tc>
        <w:tc>
          <w:tcPr>
            <w:tcW w:w="880" w:type="dxa"/>
          </w:tcPr>
          <w:p w14:paraId="3883FB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275 (19.4%)</w:t>
            </w:r>
          </w:p>
        </w:tc>
        <w:tc>
          <w:tcPr>
            <w:tcW w:w="793" w:type="dxa"/>
          </w:tcPr>
          <w:p w14:paraId="3A4215D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352 (22.9%)</w:t>
            </w:r>
          </w:p>
        </w:tc>
        <w:tc>
          <w:tcPr>
            <w:tcW w:w="794" w:type="dxa"/>
          </w:tcPr>
          <w:p w14:paraId="144C618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019 (25.1%)</w:t>
            </w:r>
          </w:p>
        </w:tc>
        <w:tc>
          <w:tcPr>
            <w:tcW w:w="897" w:type="dxa"/>
          </w:tcPr>
          <w:p w14:paraId="51452C2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4 (23.7%)</w:t>
            </w:r>
          </w:p>
        </w:tc>
      </w:tr>
      <w:tr w:rsidR="007D4600" w:rsidRPr="00DE6B28" w14:paraId="54509F3A" w14:textId="77777777" w:rsidTr="00DB7C31">
        <w:tc>
          <w:tcPr>
            <w:tcW w:w="1247" w:type="dxa"/>
          </w:tcPr>
          <w:p w14:paraId="7BE73DE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everal days a week</w:t>
            </w:r>
          </w:p>
        </w:tc>
        <w:tc>
          <w:tcPr>
            <w:tcW w:w="1055" w:type="dxa"/>
          </w:tcPr>
          <w:p w14:paraId="713F4A2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2898 (33.0%)</w:t>
            </w:r>
          </w:p>
        </w:tc>
        <w:tc>
          <w:tcPr>
            <w:tcW w:w="969" w:type="dxa"/>
          </w:tcPr>
          <w:p w14:paraId="240D3FB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365 (39.2%)</w:t>
            </w:r>
          </w:p>
        </w:tc>
        <w:tc>
          <w:tcPr>
            <w:tcW w:w="791" w:type="dxa"/>
          </w:tcPr>
          <w:p w14:paraId="2B533A0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142 (27.8%)</w:t>
            </w:r>
          </w:p>
        </w:tc>
        <w:tc>
          <w:tcPr>
            <w:tcW w:w="967" w:type="dxa"/>
          </w:tcPr>
          <w:p w14:paraId="32E729B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6604 (30.1%)</w:t>
            </w:r>
          </w:p>
        </w:tc>
        <w:tc>
          <w:tcPr>
            <w:tcW w:w="967" w:type="dxa"/>
          </w:tcPr>
          <w:p w14:paraId="69382A4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815 (31.1%)</w:t>
            </w:r>
          </w:p>
        </w:tc>
        <w:tc>
          <w:tcPr>
            <w:tcW w:w="880" w:type="dxa"/>
          </w:tcPr>
          <w:p w14:paraId="2ABA7C4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138 (31.9%)</w:t>
            </w:r>
          </w:p>
        </w:tc>
        <w:tc>
          <w:tcPr>
            <w:tcW w:w="793" w:type="dxa"/>
          </w:tcPr>
          <w:p w14:paraId="4F3E4F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492 (35.4%)</w:t>
            </w:r>
          </w:p>
        </w:tc>
        <w:tc>
          <w:tcPr>
            <w:tcW w:w="794" w:type="dxa"/>
          </w:tcPr>
          <w:p w14:paraId="2487C15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672 (38.8%)</w:t>
            </w:r>
          </w:p>
        </w:tc>
        <w:tc>
          <w:tcPr>
            <w:tcW w:w="897" w:type="dxa"/>
          </w:tcPr>
          <w:p w14:paraId="0711E3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0 (43.6%)</w:t>
            </w:r>
          </w:p>
        </w:tc>
      </w:tr>
      <w:tr w:rsidR="007D4600" w:rsidRPr="00DE6B28" w14:paraId="247AA3B0" w14:textId="77777777" w:rsidTr="00DB7C31">
        <w:tc>
          <w:tcPr>
            <w:tcW w:w="1247" w:type="dxa"/>
            <w:shd w:val="clear" w:color="auto" w:fill="D9D9D9" w:themeFill="background1" w:themeFillShade="D9"/>
          </w:tcPr>
          <w:p w14:paraId="33F9611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dequate Sleep Frequency</w:t>
            </w:r>
          </w:p>
        </w:tc>
        <w:tc>
          <w:tcPr>
            <w:tcW w:w="1055" w:type="dxa"/>
            <w:shd w:val="clear" w:color="auto" w:fill="D9D9D9" w:themeFill="background1" w:themeFillShade="D9"/>
          </w:tcPr>
          <w:p w14:paraId="010E9437"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2758A1D4"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E44FD1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7AD12E3"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5BA55E9"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87E99C2"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1BDD7BF6"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1AE94B59"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02FC4F4B" w14:textId="77777777" w:rsidR="007D4600" w:rsidRPr="00DE6B28" w:rsidRDefault="007D4600" w:rsidP="007D4600">
            <w:pPr>
              <w:spacing w:before="36" w:after="36"/>
              <w:rPr>
                <w:rFonts w:ascii="Times New Roman" w:hAnsi="Times New Roman" w:cs="Times New Roman"/>
              </w:rPr>
            </w:pPr>
          </w:p>
        </w:tc>
      </w:tr>
      <w:tr w:rsidR="007D4600" w:rsidRPr="00DE6B28" w14:paraId="1664750D" w14:textId="77777777" w:rsidTr="00DB7C31">
        <w:tc>
          <w:tcPr>
            <w:tcW w:w="1247" w:type="dxa"/>
          </w:tcPr>
          <w:p w14:paraId="0FE651F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Hardly ever</w:t>
            </w:r>
          </w:p>
        </w:tc>
        <w:tc>
          <w:tcPr>
            <w:tcW w:w="1055" w:type="dxa"/>
          </w:tcPr>
          <w:p w14:paraId="11E290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2262 (12.4%)</w:t>
            </w:r>
          </w:p>
        </w:tc>
        <w:tc>
          <w:tcPr>
            <w:tcW w:w="969" w:type="dxa"/>
          </w:tcPr>
          <w:p w14:paraId="3BC2466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071 (15.6%)</w:t>
            </w:r>
          </w:p>
        </w:tc>
        <w:tc>
          <w:tcPr>
            <w:tcW w:w="791" w:type="dxa"/>
          </w:tcPr>
          <w:p w14:paraId="2713F8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75 (13.1%)</w:t>
            </w:r>
          </w:p>
        </w:tc>
        <w:tc>
          <w:tcPr>
            <w:tcW w:w="967" w:type="dxa"/>
          </w:tcPr>
          <w:p w14:paraId="443070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270 (13.2%)</w:t>
            </w:r>
          </w:p>
        </w:tc>
        <w:tc>
          <w:tcPr>
            <w:tcW w:w="967" w:type="dxa"/>
          </w:tcPr>
          <w:p w14:paraId="1146CB9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113 (12.4%)</w:t>
            </w:r>
          </w:p>
        </w:tc>
        <w:tc>
          <w:tcPr>
            <w:tcW w:w="880" w:type="dxa"/>
          </w:tcPr>
          <w:p w14:paraId="63FCE37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180 (11.4%)</w:t>
            </w:r>
          </w:p>
        </w:tc>
        <w:tc>
          <w:tcPr>
            <w:tcW w:w="793" w:type="dxa"/>
          </w:tcPr>
          <w:p w14:paraId="77AEA8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98 (8.6%)</w:t>
            </w:r>
          </w:p>
        </w:tc>
        <w:tc>
          <w:tcPr>
            <w:tcW w:w="794" w:type="dxa"/>
          </w:tcPr>
          <w:p w14:paraId="02772B7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36 (6.9%)</w:t>
            </w:r>
          </w:p>
        </w:tc>
        <w:tc>
          <w:tcPr>
            <w:tcW w:w="897" w:type="dxa"/>
          </w:tcPr>
          <w:p w14:paraId="30CBD2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9 (7.7%)</w:t>
            </w:r>
          </w:p>
        </w:tc>
      </w:tr>
      <w:tr w:rsidR="007D4600" w:rsidRPr="00DE6B28" w14:paraId="5279B0DE" w14:textId="77777777" w:rsidTr="00DB7C31">
        <w:tc>
          <w:tcPr>
            <w:tcW w:w="1247" w:type="dxa"/>
          </w:tcPr>
          <w:p w14:paraId="26EB304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ome of the time</w:t>
            </w:r>
          </w:p>
        </w:tc>
        <w:tc>
          <w:tcPr>
            <w:tcW w:w="1055" w:type="dxa"/>
          </w:tcPr>
          <w:p w14:paraId="27A7718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7966 (34.5%)</w:t>
            </w:r>
          </w:p>
        </w:tc>
        <w:tc>
          <w:tcPr>
            <w:tcW w:w="969" w:type="dxa"/>
          </w:tcPr>
          <w:p w14:paraId="5DBC07B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492 (39.4%)</w:t>
            </w:r>
          </w:p>
        </w:tc>
        <w:tc>
          <w:tcPr>
            <w:tcW w:w="791" w:type="dxa"/>
          </w:tcPr>
          <w:p w14:paraId="117FC02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8234 (38.6%)</w:t>
            </w:r>
          </w:p>
        </w:tc>
        <w:tc>
          <w:tcPr>
            <w:tcW w:w="967" w:type="dxa"/>
          </w:tcPr>
          <w:p w14:paraId="6CFA9FF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289 (38.5%)</w:t>
            </w:r>
          </w:p>
        </w:tc>
        <w:tc>
          <w:tcPr>
            <w:tcW w:w="967" w:type="dxa"/>
          </w:tcPr>
          <w:p w14:paraId="65D852E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129 (35.2%)</w:t>
            </w:r>
          </w:p>
        </w:tc>
        <w:tc>
          <w:tcPr>
            <w:tcW w:w="880" w:type="dxa"/>
          </w:tcPr>
          <w:p w14:paraId="36F11EF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465 (30.8%)</w:t>
            </w:r>
          </w:p>
        </w:tc>
        <w:tc>
          <w:tcPr>
            <w:tcW w:w="793" w:type="dxa"/>
          </w:tcPr>
          <w:p w14:paraId="5B3EBD2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499 (25.7%)</w:t>
            </w:r>
          </w:p>
        </w:tc>
        <w:tc>
          <w:tcPr>
            <w:tcW w:w="794" w:type="dxa"/>
          </w:tcPr>
          <w:p w14:paraId="10EB7AE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69 (21.4%)</w:t>
            </w:r>
          </w:p>
        </w:tc>
        <w:tc>
          <w:tcPr>
            <w:tcW w:w="897" w:type="dxa"/>
          </w:tcPr>
          <w:p w14:paraId="34D7B64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89 (18.8%)</w:t>
            </w:r>
          </w:p>
        </w:tc>
      </w:tr>
      <w:tr w:rsidR="007D4600" w:rsidRPr="00DE6B28" w14:paraId="37FEEB8D" w14:textId="77777777" w:rsidTr="00DB7C31">
        <w:tc>
          <w:tcPr>
            <w:tcW w:w="1247" w:type="dxa"/>
          </w:tcPr>
          <w:p w14:paraId="2183090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ost of the time</w:t>
            </w:r>
          </w:p>
        </w:tc>
        <w:tc>
          <w:tcPr>
            <w:tcW w:w="1055" w:type="dxa"/>
          </w:tcPr>
          <w:p w14:paraId="3AFDCC8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40096 (41.0%)</w:t>
            </w:r>
          </w:p>
        </w:tc>
        <w:tc>
          <w:tcPr>
            <w:tcW w:w="969" w:type="dxa"/>
          </w:tcPr>
          <w:p w14:paraId="359C04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2792 (35.3%)</w:t>
            </w:r>
          </w:p>
        </w:tc>
        <w:tc>
          <w:tcPr>
            <w:tcW w:w="791" w:type="dxa"/>
          </w:tcPr>
          <w:p w14:paraId="3D524D3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7866 (37.8%)</w:t>
            </w:r>
          </w:p>
        </w:tc>
        <w:tc>
          <w:tcPr>
            <w:tcW w:w="967" w:type="dxa"/>
          </w:tcPr>
          <w:p w14:paraId="196A03D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383 (38.7%)</w:t>
            </w:r>
          </w:p>
        </w:tc>
        <w:tc>
          <w:tcPr>
            <w:tcW w:w="967" w:type="dxa"/>
          </w:tcPr>
          <w:p w14:paraId="1321168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592 (41.2%)</w:t>
            </w:r>
          </w:p>
        </w:tc>
        <w:tc>
          <w:tcPr>
            <w:tcW w:w="880" w:type="dxa"/>
          </w:tcPr>
          <w:p w14:paraId="776B372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803 (44.1%)</w:t>
            </w:r>
          </w:p>
        </w:tc>
        <w:tc>
          <w:tcPr>
            <w:tcW w:w="793" w:type="dxa"/>
          </w:tcPr>
          <w:p w14:paraId="6730A14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9799 (48.4%)</w:t>
            </w:r>
          </w:p>
        </w:tc>
        <w:tc>
          <w:tcPr>
            <w:tcW w:w="794" w:type="dxa"/>
          </w:tcPr>
          <w:p w14:paraId="4FA7D1D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06 (50.8%)</w:t>
            </w:r>
          </w:p>
        </w:tc>
        <w:tc>
          <w:tcPr>
            <w:tcW w:w="897" w:type="dxa"/>
          </w:tcPr>
          <w:p w14:paraId="742B30E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55 (49.2%)</w:t>
            </w:r>
          </w:p>
        </w:tc>
      </w:tr>
      <w:tr w:rsidR="007D4600" w:rsidRPr="00DE6B28" w14:paraId="5B3F9582" w14:textId="77777777" w:rsidTr="00DB7C31">
        <w:tc>
          <w:tcPr>
            <w:tcW w:w="1247" w:type="dxa"/>
          </w:tcPr>
          <w:p w14:paraId="499F428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ll of the time</w:t>
            </w:r>
          </w:p>
        </w:tc>
        <w:tc>
          <w:tcPr>
            <w:tcW w:w="1055" w:type="dxa"/>
          </w:tcPr>
          <w:p w14:paraId="7DC8521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632 (12.2%)</w:t>
            </w:r>
          </w:p>
        </w:tc>
        <w:tc>
          <w:tcPr>
            <w:tcW w:w="969" w:type="dxa"/>
          </w:tcPr>
          <w:p w14:paraId="090231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93 (9.7%)</w:t>
            </w:r>
          </w:p>
        </w:tc>
        <w:tc>
          <w:tcPr>
            <w:tcW w:w="791" w:type="dxa"/>
          </w:tcPr>
          <w:p w14:paraId="343C1E5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974 (10.5%)</w:t>
            </w:r>
          </w:p>
        </w:tc>
        <w:tc>
          <w:tcPr>
            <w:tcW w:w="967" w:type="dxa"/>
          </w:tcPr>
          <w:p w14:paraId="0163FBC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299 (9.6%)</w:t>
            </w:r>
          </w:p>
        </w:tc>
        <w:tc>
          <w:tcPr>
            <w:tcW w:w="967" w:type="dxa"/>
          </w:tcPr>
          <w:p w14:paraId="73BE6F1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425 (11.2%)</w:t>
            </w:r>
          </w:p>
        </w:tc>
        <w:tc>
          <w:tcPr>
            <w:tcW w:w="880" w:type="dxa"/>
          </w:tcPr>
          <w:p w14:paraId="6BB8738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665 (13.7%)</w:t>
            </w:r>
          </w:p>
        </w:tc>
        <w:tc>
          <w:tcPr>
            <w:tcW w:w="793" w:type="dxa"/>
          </w:tcPr>
          <w:p w14:paraId="1E3449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85 (17.3%)</w:t>
            </w:r>
          </w:p>
        </w:tc>
        <w:tc>
          <w:tcPr>
            <w:tcW w:w="794" w:type="dxa"/>
          </w:tcPr>
          <w:p w14:paraId="56FEFB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18 (20.9%)</w:t>
            </w:r>
          </w:p>
        </w:tc>
        <w:tc>
          <w:tcPr>
            <w:tcW w:w="897" w:type="dxa"/>
          </w:tcPr>
          <w:p w14:paraId="0EF1546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73 (24.3%)</w:t>
            </w:r>
          </w:p>
        </w:tc>
      </w:tr>
      <w:tr w:rsidR="007D4600" w:rsidRPr="00DE6B28" w14:paraId="4A283B29" w14:textId="77777777" w:rsidTr="00DB7C31">
        <w:tc>
          <w:tcPr>
            <w:tcW w:w="1247" w:type="dxa"/>
            <w:shd w:val="clear" w:color="auto" w:fill="D9D9D9" w:themeFill="background1" w:themeFillShade="D9"/>
          </w:tcPr>
          <w:p w14:paraId="31578EDE" w14:textId="75574758"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dical Diagnosis</w:t>
            </w:r>
            <w:r w:rsidR="00DB7C31" w:rsidRPr="00DE6B28">
              <w:rPr>
                <w:rFonts w:ascii="Times New Roman" w:hAnsi="Times New Roman" w:cs="Times New Roman"/>
              </w:rPr>
              <w:t xml:space="preserve"> (Y/N)</w:t>
            </w:r>
          </w:p>
        </w:tc>
        <w:tc>
          <w:tcPr>
            <w:tcW w:w="1055" w:type="dxa"/>
            <w:shd w:val="clear" w:color="auto" w:fill="D9D9D9" w:themeFill="background1" w:themeFillShade="D9"/>
          </w:tcPr>
          <w:p w14:paraId="0710B10B"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2664B708"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0CE850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DD300B8"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2CF40C6"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13F4DE89"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3409ED89"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BEA6A59"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6AFEC068" w14:textId="77777777" w:rsidR="007D4600" w:rsidRPr="00DE6B28" w:rsidRDefault="007D4600" w:rsidP="007D4600">
            <w:pPr>
              <w:spacing w:before="36" w:after="36"/>
              <w:rPr>
                <w:rFonts w:ascii="Times New Roman" w:hAnsi="Times New Roman" w:cs="Times New Roman"/>
              </w:rPr>
            </w:pPr>
          </w:p>
        </w:tc>
      </w:tr>
      <w:tr w:rsidR="007D4600" w:rsidRPr="00DE6B28" w14:paraId="1B4B9AF3" w14:textId="77777777" w:rsidTr="00DB7C31">
        <w:tc>
          <w:tcPr>
            <w:tcW w:w="1247" w:type="dxa"/>
          </w:tcPr>
          <w:p w14:paraId="4110DF1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Yes</w:t>
            </w:r>
          </w:p>
        </w:tc>
        <w:tc>
          <w:tcPr>
            <w:tcW w:w="1055" w:type="dxa"/>
          </w:tcPr>
          <w:p w14:paraId="3F4B6F5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3164 (15.5%)</w:t>
            </w:r>
          </w:p>
        </w:tc>
        <w:tc>
          <w:tcPr>
            <w:tcW w:w="969" w:type="dxa"/>
          </w:tcPr>
          <w:p w14:paraId="4BFB2B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584 (11.7%)</w:t>
            </w:r>
          </w:p>
        </w:tc>
        <w:tc>
          <w:tcPr>
            <w:tcW w:w="791" w:type="dxa"/>
          </w:tcPr>
          <w:p w14:paraId="7DBB183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438 (11.5%)</w:t>
            </w:r>
          </w:p>
        </w:tc>
        <w:tc>
          <w:tcPr>
            <w:tcW w:w="967" w:type="dxa"/>
          </w:tcPr>
          <w:p w14:paraId="0D9D3E9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02 (12.1%)</w:t>
            </w:r>
          </w:p>
        </w:tc>
        <w:tc>
          <w:tcPr>
            <w:tcW w:w="967" w:type="dxa"/>
          </w:tcPr>
          <w:p w14:paraId="6475FDE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628 (15.1%)</w:t>
            </w:r>
          </w:p>
        </w:tc>
        <w:tc>
          <w:tcPr>
            <w:tcW w:w="880" w:type="dxa"/>
          </w:tcPr>
          <w:p w14:paraId="1D99FD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133 (19.2%)</w:t>
            </w:r>
          </w:p>
        </w:tc>
        <w:tc>
          <w:tcPr>
            <w:tcW w:w="793" w:type="dxa"/>
          </w:tcPr>
          <w:p w14:paraId="378CD04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917 (21.8%)</w:t>
            </w:r>
          </w:p>
        </w:tc>
        <w:tc>
          <w:tcPr>
            <w:tcW w:w="794" w:type="dxa"/>
          </w:tcPr>
          <w:p w14:paraId="301F32B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286 (27.3%)</w:t>
            </w:r>
          </w:p>
        </w:tc>
        <w:tc>
          <w:tcPr>
            <w:tcW w:w="897" w:type="dxa"/>
          </w:tcPr>
          <w:p w14:paraId="37E9B18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6 (31.0%)</w:t>
            </w:r>
          </w:p>
        </w:tc>
      </w:tr>
      <w:tr w:rsidR="007D4600" w:rsidRPr="00DE6B28" w14:paraId="1EF83298" w14:textId="77777777" w:rsidTr="00DB7C31">
        <w:tc>
          <w:tcPr>
            <w:tcW w:w="1247" w:type="dxa"/>
          </w:tcPr>
          <w:p w14:paraId="3E84242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6E6B0D9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80 (2.4%)</w:t>
            </w:r>
          </w:p>
        </w:tc>
        <w:tc>
          <w:tcPr>
            <w:tcW w:w="969" w:type="dxa"/>
          </w:tcPr>
          <w:p w14:paraId="1BF5EAA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87 (3.4%)</w:t>
            </w:r>
          </w:p>
        </w:tc>
        <w:tc>
          <w:tcPr>
            <w:tcW w:w="791" w:type="dxa"/>
          </w:tcPr>
          <w:p w14:paraId="4438899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98 (2.1%)</w:t>
            </w:r>
          </w:p>
        </w:tc>
        <w:tc>
          <w:tcPr>
            <w:tcW w:w="967" w:type="dxa"/>
          </w:tcPr>
          <w:p w14:paraId="4803868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03 (2.2%)</w:t>
            </w:r>
          </w:p>
        </w:tc>
        <w:tc>
          <w:tcPr>
            <w:tcW w:w="967" w:type="dxa"/>
          </w:tcPr>
          <w:p w14:paraId="4A4BC71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12 (2.1%)</w:t>
            </w:r>
          </w:p>
        </w:tc>
        <w:tc>
          <w:tcPr>
            <w:tcW w:w="880" w:type="dxa"/>
          </w:tcPr>
          <w:p w14:paraId="5822DC4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90 (2.0%)</w:t>
            </w:r>
          </w:p>
        </w:tc>
        <w:tc>
          <w:tcPr>
            <w:tcW w:w="793" w:type="dxa"/>
          </w:tcPr>
          <w:p w14:paraId="4C6A99B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74 (2.1%)</w:t>
            </w:r>
          </w:p>
        </w:tc>
        <w:tc>
          <w:tcPr>
            <w:tcW w:w="794" w:type="dxa"/>
          </w:tcPr>
          <w:p w14:paraId="3096F0B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5 (2.1%)</w:t>
            </w:r>
          </w:p>
        </w:tc>
        <w:tc>
          <w:tcPr>
            <w:tcW w:w="897" w:type="dxa"/>
          </w:tcPr>
          <w:p w14:paraId="299D9F6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 (4.0%)</w:t>
            </w:r>
          </w:p>
        </w:tc>
      </w:tr>
      <w:tr w:rsidR="007D4600" w:rsidRPr="00DE6B28" w14:paraId="683C5C39" w14:textId="77777777" w:rsidTr="00DB7C31">
        <w:tc>
          <w:tcPr>
            <w:tcW w:w="1247" w:type="dxa"/>
            <w:shd w:val="clear" w:color="auto" w:fill="D9D9D9" w:themeFill="background1" w:themeFillShade="D9"/>
          </w:tcPr>
          <w:p w14:paraId="32B9A957" w14:textId="304A33D6"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Mental Health Treatment in Past Year</w:t>
            </w:r>
            <w:r w:rsidR="00DB7C31" w:rsidRPr="00DE6B28">
              <w:rPr>
                <w:rFonts w:ascii="Times New Roman" w:hAnsi="Times New Roman" w:cs="Times New Roman"/>
              </w:rPr>
              <w:t xml:space="preserve"> (Y/N)</w:t>
            </w:r>
          </w:p>
        </w:tc>
        <w:tc>
          <w:tcPr>
            <w:tcW w:w="1055" w:type="dxa"/>
            <w:shd w:val="clear" w:color="auto" w:fill="D9D9D9" w:themeFill="background1" w:themeFillShade="D9"/>
          </w:tcPr>
          <w:p w14:paraId="17A24A52"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4809EBDA"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FA9EFA6"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55B8AE5"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3EC59FE"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D454735"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55C97F3D"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2E232FD6"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6EEF511" w14:textId="77777777" w:rsidR="007D4600" w:rsidRPr="00DE6B28" w:rsidRDefault="007D4600" w:rsidP="007D4600">
            <w:pPr>
              <w:spacing w:before="36" w:after="36"/>
              <w:rPr>
                <w:rFonts w:ascii="Times New Roman" w:hAnsi="Times New Roman" w:cs="Times New Roman"/>
              </w:rPr>
            </w:pPr>
          </w:p>
        </w:tc>
      </w:tr>
      <w:tr w:rsidR="007D4600" w:rsidRPr="00DE6B28" w14:paraId="1B9268A2" w14:textId="77777777" w:rsidTr="00DB7C31">
        <w:tc>
          <w:tcPr>
            <w:tcW w:w="1247" w:type="dxa"/>
          </w:tcPr>
          <w:p w14:paraId="2EC3E7C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Yes</w:t>
            </w:r>
          </w:p>
        </w:tc>
        <w:tc>
          <w:tcPr>
            <w:tcW w:w="1055" w:type="dxa"/>
          </w:tcPr>
          <w:p w14:paraId="2C9ECB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606 (14.8%)</w:t>
            </w:r>
          </w:p>
        </w:tc>
        <w:tc>
          <w:tcPr>
            <w:tcW w:w="969" w:type="dxa"/>
          </w:tcPr>
          <w:p w14:paraId="62DFA54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028 (18.6%)</w:t>
            </w:r>
          </w:p>
        </w:tc>
        <w:tc>
          <w:tcPr>
            <w:tcW w:w="791" w:type="dxa"/>
          </w:tcPr>
          <w:p w14:paraId="38D5926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83 (17.3%)</w:t>
            </w:r>
          </w:p>
        </w:tc>
        <w:tc>
          <w:tcPr>
            <w:tcW w:w="967" w:type="dxa"/>
          </w:tcPr>
          <w:p w14:paraId="745E56E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221 (14.9%)</w:t>
            </w:r>
          </w:p>
        </w:tc>
        <w:tc>
          <w:tcPr>
            <w:tcW w:w="967" w:type="dxa"/>
          </w:tcPr>
          <w:p w14:paraId="6239B64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81 (14.3%)</w:t>
            </w:r>
          </w:p>
        </w:tc>
        <w:tc>
          <w:tcPr>
            <w:tcW w:w="880" w:type="dxa"/>
          </w:tcPr>
          <w:p w14:paraId="5B13EA6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732 (13.8%)</w:t>
            </w:r>
          </w:p>
        </w:tc>
        <w:tc>
          <w:tcPr>
            <w:tcW w:w="793" w:type="dxa"/>
          </w:tcPr>
          <w:p w14:paraId="2614A5B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92 (10.3%)</w:t>
            </w:r>
          </w:p>
        </w:tc>
        <w:tc>
          <w:tcPr>
            <w:tcW w:w="794" w:type="dxa"/>
          </w:tcPr>
          <w:p w14:paraId="0125788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79 (8.1%)</w:t>
            </w:r>
          </w:p>
        </w:tc>
        <w:tc>
          <w:tcPr>
            <w:tcW w:w="897" w:type="dxa"/>
          </w:tcPr>
          <w:p w14:paraId="158E9FB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0 (5.9%)</w:t>
            </w:r>
          </w:p>
        </w:tc>
      </w:tr>
      <w:tr w:rsidR="007D4600" w:rsidRPr="00DE6B28" w14:paraId="12A5A28B" w14:textId="77777777" w:rsidTr="00DB7C31">
        <w:tc>
          <w:tcPr>
            <w:tcW w:w="1247" w:type="dxa"/>
          </w:tcPr>
          <w:p w14:paraId="5AC4C77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ssing</w:t>
            </w:r>
          </w:p>
        </w:tc>
        <w:tc>
          <w:tcPr>
            <w:tcW w:w="1055" w:type="dxa"/>
          </w:tcPr>
          <w:p w14:paraId="4A24C95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832 (1.1%)</w:t>
            </w:r>
          </w:p>
        </w:tc>
        <w:tc>
          <w:tcPr>
            <w:tcW w:w="969" w:type="dxa"/>
          </w:tcPr>
          <w:p w14:paraId="004C7A6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50 (1.3%)</w:t>
            </w:r>
          </w:p>
        </w:tc>
        <w:tc>
          <w:tcPr>
            <w:tcW w:w="791" w:type="dxa"/>
          </w:tcPr>
          <w:p w14:paraId="10FF8D1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4 (0.9%)</w:t>
            </w:r>
          </w:p>
        </w:tc>
        <w:tc>
          <w:tcPr>
            <w:tcW w:w="967" w:type="dxa"/>
          </w:tcPr>
          <w:p w14:paraId="36D3970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86 (1.1%)</w:t>
            </w:r>
          </w:p>
        </w:tc>
        <w:tc>
          <w:tcPr>
            <w:tcW w:w="967" w:type="dxa"/>
          </w:tcPr>
          <w:p w14:paraId="6E54AA5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4 (1.1%)</w:t>
            </w:r>
          </w:p>
        </w:tc>
        <w:tc>
          <w:tcPr>
            <w:tcW w:w="880" w:type="dxa"/>
          </w:tcPr>
          <w:p w14:paraId="411747E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25 (1.1%)</w:t>
            </w:r>
          </w:p>
        </w:tc>
        <w:tc>
          <w:tcPr>
            <w:tcW w:w="793" w:type="dxa"/>
          </w:tcPr>
          <w:p w14:paraId="352F798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50 (1.1%)</w:t>
            </w:r>
          </w:p>
        </w:tc>
        <w:tc>
          <w:tcPr>
            <w:tcW w:w="794" w:type="dxa"/>
          </w:tcPr>
          <w:p w14:paraId="795745B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4 (1.1%)</w:t>
            </w:r>
          </w:p>
        </w:tc>
        <w:tc>
          <w:tcPr>
            <w:tcW w:w="897" w:type="dxa"/>
          </w:tcPr>
          <w:p w14:paraId="2419F3A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9 (1.9%)</w:t>
            </w:r>
          </w:p>
        </w:tc>
      </w:tr>
      <w:tr w:rsidR="007D4600" w:rsidRPr="00DE6B28" w14:paraId="22B707E5" w14:textId="77777777" w:rsidTr="00DB7C31">
        <w:tc>
          <w:tcPr>
            <w:tcW w:w="1247" w:type="dxa"/>
            <w:shd w:val="clear" w:color="auto" w:fill="D9D9D9" w:themeFill="background1" w:themeFillShade="D9"/>
          </w:tcPr>
          <w:p w14:paraId="7759638B" w14:textId="71F1CA14"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xperienced Childhood Trauma</w:t>
            </w:r>
            <w:r w:rsidR="00DB7C31" w:rsidRPr="00DE6B28">
              <w:rPr>
                <w:rFonts w:ascii="Times New Roman" w:hAnsi="Times New Roman" w:cs="Times New Roman"/>
              </w:rPr>
              <w:t xml:space="preserve"> (Y/N)</w:t>
            </w:r>
          </w:p>
        </w:tc>
        <w:tc>
          <w:tcPr>
            <w:tcW w:w="1055" w:type="dxa"/>
            <w:shd w:val="clear" w:color="auto" w:fill="D9D9D9" w:themeFill="background1" w:themeFillShade="D9"/>
          </w:tcPr>
          <w:p w14:paraId="3B4CBC6A"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09E4FE29"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0F72198"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3D08EA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42FC51C3"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64D9842C"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07B08021"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193013EF"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6479762A" w14:textId="77777777" w:rsidR="007D4600" w:rsidRPr="00DE6B28" w:rsidRDefault="007D4600" w:rsidP="007D4600">
            <w:pPr>
              <w:spacing w:before="36" w:after="36"/>
              <w:rPr>
                <w:rFonts w:ascii="Times New Roman" w:hAnsi="Times New Roman" w:cs="Times New Roman"/>
              </w:rPr>
            </w:pPr>
          </w:p>
        </w:tc>
      </w:tr>
      <w:tr w:rsidR="007D4600" w:rsidRPr="00DE6B28" w14:paraId="5DB037CA" w14:textId="77777777" w:rsidTr="00DB7C31">
        <w:tc>
          <w:tcPr>
            <w:tcW w:w="1247" w:type="dxa"/>
          </w:tcPr>
          <w:p w14:paraId="4177A0E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Yes</w:t>
            </w:r>
          </w:p>
        </w:tc>
        <w:tc>
          <w:tcPr>
            <w:tcW w:w="1055" w:type="dxa"/>
          </w:tcPr>
          <w:p w14:paraId="256519D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0952 (61.7%)</w:t>
            </w:r>
          </w:p>
        </w:tc>
        <w:tc>
          <w:tcPr>
            <w:tcW w:w="969" w:type="dxa"/>
          </w:tcPr>
          <w:p w14:paraId="329CDEA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8130 (74.4%)</w:t>
            </w:r>
          </w:p>
        </w:tc>
        <w:tc>
          <w:tcPr>
            <w:tcW w:w="791" w:type="dxa"/>
          </w:tcPr>
          <w:p w14:paraId="4716006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960 (67.6%)</w:t>
            </w:r>
          </w:p>
        </w:tc>
        <w:tc>
          <w:tcPr>
            <w:tcW w:w="967" w:type="dxa"/>
          </w:tcPr>
          <w:p w14:paraId="3219A26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581 (60.8%)</w:t>
            </w:r>
          </w:p>
        </w:tc>
        <w:tc>
          <w:tcPr>
            <w:tcW w:w="967" w:type="dxa"/>
          </w:tcPr>
          <w:p w14:paraId="1C77BAA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036 (57.7%)</w:t>
            </w:r>
          </w:p>
        </w:tc>
        <w:tc>
          <w:tcPr>
            <w:tcW w:w="880" w:type="dxa"/>
          </w:tcPr>
          <w:p w14:paraId="3840A13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5712 (56.6%)</w:t>
            </w:r>
          </w:p>
        </w:tc>
        <w:tc>
          <w:tcPr>
            <w:tcW w:w="793" w:type="dxa"/>
          </w:tcPr>
          <w:p w14:paraId="2274865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646 (52.9%)</w:t>
            </w:r>
          </w:p>
        </w:tc>
        <w:tc>
          <w:tcPr>
            <w:tcW w:w="794" w:type="dxa"/>
          </w:tcPr>
          <w:p w14:paraId="6B5220D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071 (50.5%)</w:t>
            </w:r>
          </w:p>
        </w:tc>
        <w:tc>
          <w:tcPr>
            <w:tcW w:w="897" w:type="dxa"/>
          </w:tcPr>
          <w:p w14:paraId="48C2367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6 (53.1%)</w:t>
            </w:r>
          </w:p>
        </w:tc>
      </w:tr>
      <w:tr w:rsidR="007D4600" w:rsidRPr="00DE6B28" w14:paraId="5793F6EC" w14:textId="77777777" w:rsidTr="00DB7C31">
        <w:tc>
          <w:tcPr>
            <w:tcW w:w="1247" w:type="dxa"/>
            <w:shd w:val="clear" w:color="auto" w:fill="D9D9D9" w:themeFill="background1" w:themeFillShade="D9"/>
          </w:tcPr>
          <w:p w14:paraId="4C5921F0" w14:textId="4DC3089E"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Experienced Adult Trauma</w:t>
            </w:r>
            <w:r w:rsidR="00DB7C31" w:rsidRPr="00DE6B28">
              <w:rPr>
                <w:rFonts w:ascii="Times New Roman" w:hAnsi="Times New Roman" w:cs="Times New Roman"/>
              </w:rPr>
              <w:t xml:space="preserve"> (Y/N)</w:t>
            </w:r>
          </w:p>
        </w:tc>
        <w:tc>
          <w:tcPr>
            <w:tcW w:w="1055" w:type="dxa"/>
            <w:shd w:val="clear" w:color="auto" w:fill="D9D9D9" w:themeFill="background1" w:themeFillShade="D9"/>
          </w:tcPr>
          <w:p w14:paraId="1277E110"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1C01D35E"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D168B9A"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34F64D3E"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67FE0323"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16CB37B9"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0D257E2A"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265CF72"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46D43F7A" w14:textId="77777777" w:rsidR="007D4600" w:rsidRPr="00DE6B28" w:rsidRDefault="007D4600" w:rsidP="007D4600">
            <w:pPr>
              <w:spacing w:before="36" w:after="36"/>
              <w:rPr>
                <w:rFonts w:ascii="Times New Roman" w:hAnsi="Times New Roman" w:cs="Times New Roman"/>
              </w:rPr>
            </w:pPr>
          </w:p>
        </w:tc>
      </w:tr>
      <w:tr w:rsidR="007D4600" w:rsidRPr="00DE6B28" w14:paraId="78253525" w14:textId="77777777" w:rsidTr="00DB7C31">
        <w:tc>
          <w:tcPr>
            <w:tcW w:w="1247" w:type="dxa"/>
          </w:tcPr>
          <w:p w14:paraId="5D98C30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Yes</w:t>
            </w:r>
          </w:p>
        </w:tc>
        <w:tc>
          <w:tcPr>
            <w:tcW w:w="1055" w:type="dxa"/>
          </w:tcPr>
          <w:p w14:paraId="487E462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52869 (73.9%)</w:t>
            </w:r>
          </w:p>
        </w:tc>
        <w:tc>
          <w:tcPr>
            <w:tcW w:w="969" w:type="dxa"/>
          </w:tcPr>
          <w:p w14:paraId="2F56D8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240 (73.1%)</w:t>
            </w:r>
          </w:p>
        </w:tc>
        <w:tc>
          <w:tcPr>
            <w:tcW w:w="791" w:type="dxa"/>
          </w:tcPr>
          <w:p w14:paraId="31AA80C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4676 (73.4%)</w:t>
            </w:r>
          </w:p>
        </w:tc>
        <w:tc>
          <w:tcPr>
            <w:tcW w:w="967" w:type="dxa"/>
          </w:tcPr>
          <w:p w14:paraId="751B0BE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8578 (69.8%)</w:t>
            </w:r>
          </w:p>
        </w:tc>
        <w:tc>
          <w:tcPr>
            <w:tcW w:w="967" w:type="dxa"/>
          </w:tcPr>
          <w:p w14:paraId="29A4DDA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1473 (72.4%)</w:t>
            </w:r>
          </w:p>
        </w:tc>
        <w:tc>
          <w:tcPr>
            <w:tcW w:w="880" w:type="dxa"/>
          </w:tcPr>
          <w:p w14:paraId="34D7709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681 (75.5%)</w:t>
            </w:r>
          </w:p>
        </w:tc>
        <w:tc>
          <w:tcPr>
            <w:tcW w:w="793" w:type="dxa"/>
          </w:tcPr>
          <w:p w14:paraId="4806F11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854 (77.9%)</w:t>
            </w:r>
          </w:p>
        </w:tc>
        <w:tc>
          <w:tcPr>
            <w:tcW w:w="794" w:type="dxa"/>
          </w:tcPr>
          <w:p w14:paraId="4D5B43C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030 (83.4%)</w:t>
            </w:r>
          </w:p>
        </w:tc>
        <w:tc>
          <w:tcPr>
            <w:tcW w:w="897" w:type="dxa"/>
          </w:tcPr>
          <w:p w14:paraId="414466B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37 (87.0%)</w:t>
            </w:r>
          </w:p>
        </w:tc>
      </w:tr>
      <w:tr w:rsidR="007D4600" w:rsidRPr="00DE6B28" w14:paraId="00250EA7" w14:textId="77777777" w:rsidTr="00DB7C31">
        <w:tc>
          <w:tcPr>
            <w:tcW w:w="1247" w:type="dxa"/>
            <w:shd w:val="clear" w:color="auto" w:fill="D9D9D9" w:themeFill="background1" w:themeFillShade="D9"/>
          </w:tcPr>
          <w:p w14:paraId="4674D54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Physical Activity</w:t>
            </w:r>
          </w:p>
        </w:tc>
        <w:tc>
          <w:tcPr>
            <w:tcW w:w="1055" w:type="dxa"/>
            <w:shd w:val="clear" w:color="auto" w:fill="D9D9D9" w:themeFill="background1" w:themeFillShade="D9"/>
          </w:tcPr>
          <w:p w14:paraId="0B2638E5"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54615C97"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629FDEC"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3FF244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6E1E52BC"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1C58EBF0"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1A60108F"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2680487"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B82B34B" w14:textId="77777777" w:rsidR="007D4600" w:rsidRPr="00DE6B28" w:rsidRDefault="007D4600" w:rsidP="007D4600">
            <w:pPr>
              <w:spacing w:before="36" w:after="36"/>
              <w:rPr>
                <w:rFonts w:ascii="Times New Roman" w:hAnsi="Times New Roman" w:cs="Times New Roman"/>
              </w:rPr>
            </w:pPr>
          </w:p>
        </w:tc>
      </w:tr>
      <w:tr w:rsidR="007D4600" w:rsidRPr="00DE6B28" w14:paraId="74312221" w14:textId="77777777" w:rsidTr="00DB7C31">
        <w:tc>
          <w:tcPr>
            <w:tcW w:w="1247" w:type="dxa"/>
          </w:tcPr>
          <w:p w14:paraId="28AFDE4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Inactive</w:t>
            </w:r>
          </w:p>
        </w:tc>
        <w:tc>
          <w:tcPr>
            <w:tcW w:w="1055" w:type="dxa"/>
          </w:tcPr>
          <w:p w14:paraId="7DF034A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35525 (39.6%)</w:t>
            </w:r>
          </w:p>
        </w:tc>
        <w:tc>
          <w:tcPr>
            <w:tcW w:w="969" w:type="dxa"/>
          </w:tcPr>
          <w:p w14:paraId="032186A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949 (43.2%)</w:t>
            </w:r>
          </w:p>
        </w:tc>
        <w:tc>
          <w:tcPr>
            <w:tcW w:w="791" w:type="dxa"/>
          </w:tcPr>
          <w:p w14:paraId="383751F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082 (48.9%)</w:t>
            </w:r>
          </w:p>
        </w:tc>
        <w:tc>
          <w:tcPr>
            <w:tcW w:w="967" w:type="dxa"/>
          </w:tcPr>
          <w:p w14:paraId="3D504B6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7178 (49.2%)</w:t>
            </w:r>
          </w:p>
        </w:tc>
        <w:tc>
          <w:tcPr>
            <w:tcW w:w="967" w:type="dxa"/>
          </w:tcPr>
          <w:p w14:paraId="4C694A4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4080 (42.1%)</w:t>
            </w:r>
          </w:p>
        </w:tc>
        <w:tc>
          <w:tcPr>
            <w:tcW w:w="880" w:type="dxa"/>
          </w:tcPr>
          <w:p w14:paraId="7E53E89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054 (31.8%)</w:t>
            </w:r>
          </w:p>
        </w:tc>
        <w:tc>
          <w:tcPr>
            <w:tcW w:w="793" w:type="dxa"/>
          </w:tcPr>
          <w:p w14:paraId="740F2F1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828 (24.0%)</w:t>
            </w:r>
          </w:p>
        </w:tc>
        <w:tc>
          <w:tcPr>
            <w:tcW w:w="794" w:type="dxa"/>
          </w:tcPr>
          <w:p w14:paraId="058F5D5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883 (24.0%)</w:t>
            </w:r>
          </w:p>
        </w:tc>
        <w:tc>
          <w:tcPr>
            <w:tcW w:w="897" w:type="dxa"/>
          </w:tcPr>
          <w:p w14:paraId="67FD1C3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71 (30.7%)</w:t>
            </w:r>
          </w:p>
        </w:tc>
      </w:tr>
      <w:tr w:rsidR="007D4600" w:rsidRPr="00DE6B28" w14:paraId="1F0F1797" w14:textId="77777777" w:rsidTr="00DB7C31">
        <w:tc>
          <w:tcPr>
            <w:tcW w:w="1247" w:type="dxa"/>
          </w:tcPr>
          <w:p w14:paraId="1BF7414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ctive</w:t>
            </w:r>
          </w:p>
        </w:tc>
        <w:tc>
          <w:tcPr>
            <w:tcW w:w="1055" w:type="dxa"/>
          </w:tcPr>
          <w:p w14:paraId="778F186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06431 (60.4%)</w:t>
            </w:r>
          </w:p>
        </w:tc>
        <w:tc>
          <w:tcPr>
            <w:tcW w:w="969" w:type="dxa"/>
          </w:tcPr>
          <w:p w14:paraId="47A9082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6699 (56.8%)</w:t>
            </w:r>
          </w:p>
        </w:tc>
        <w:tc>
          <w:tcPr>
            <w:tcW w:w="791" w:type="dxa"/>
          </w:tcPr>
          <w:p w14:paraId="3AABAC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4167 (51.1%)</w:t>
            </w:r>
          </w:p>
        </w:tc>
        <w:tc>
          <w:tcPr>
            <w:tcW w:w="967" w:type="dxa"/>
          </w:tcPr>
          <w:p w14:paraId="6712B6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8063 (50.8%)</w:t>
            </w:r>
          </w:p>
        </w:tc>
        <w:tc>
          <w:tcPr>
            <w:tcW w:w="967" w:type="dxa"/>
          </w:tcPr>
          <w:p w14:paraId="53DE296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3179 (57.9%)</w:t>
            </w:r>
          </w:p>
        </w:tc>
        <w:tc>
          <w:tcPr>
            <w:tcW w:w="880" w:type="dxa"/>
          </w:tcPr>
          <w:p w14:paraId="0CE6F56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059 (68.2%)</w:t>
            </w:r>
          </w:p>
        </w:tc>
        <w:tc>
          <w:tcPr>
            <w:tcW w:w="793" w:type="dxa"/>
          </w:tcPr>
          <w:p w14:paraId="1360ADC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1053 (76.0%)</w:t>
            </w:r>
          </w:p>
        </w:tc>
        <w:tc>
          <w:tcPr>
            <w:tcW w:w="794" w:type="dxa"/>
          </w:tcPr>
          <w:p w14:paraId="7EF8A5A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146 (76.0%)</w:t>
            </w:r>
          </w:p>
        </w:tc>
        <w:tc>
          <w:tcPr>
            <w:tcW w:w="897" w:type="dxa"/>
          </w:tcPr>
          <w:p w14:paraId="23F8E8F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65 (69.3%)</w:t>
            </w:r>
          </w:p>
        </w:tc>
      </w:tr>
      <w:tr w:rsidR="007D4600" w:rsidRPr="00DE6B28" w14:paraId="57CEC30D" w14:textId="77777777" w:rsidTr="00DB7C31">
        <w:tc>
          <w:tcPr>
            <w:tcW w:w="1247" w:type="dxa"/>
            <w:shd w:val="clear" w:color="auto" w:fill="D9D9D9" w:themeFill="background1" w:themeFillShade="D9"/>
          </w:tcPr>
          <w:p w14:paraId="2108C1F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HQ</w:t>
            </w:r>
          </w:p>
        </w:tc>
        <w:tc>
          <w:tcPr>
            <w:tcW w:w="1055" w:type="dxa"/>
            <w:shd w:val="clear" w:color="auto" w:fill="D9D9D9" w:themeFill="background1" w:themeFillShade="D9"/>
          </w:tcPr>
          <w:p w14:paraId="6806E159"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6AFFF663"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789C12BF"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688210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F68A658"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6CC267C4"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7913B652"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04466C31"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CB145C8" w14:textId="77777777" w:rsidR="007D4600" w:rsidRPr="00DE6B28" w:rsidRDefault="007D4600" w:rsidP="007D4600">
            <w:pPr>
              <w:spacing w:before="36" w:after="36"/>
              <w:rPr>
                <w:rFonts w:ascii="Times New Roman" w:hAnsi="Times New Roman" w:cs="Times New Roman"/>
              </w:rPr>
            </w:pPr>
          </w:p>
        </w:tc>
      </w:tr>
      <w:tr w:rsidR="007D4600" w:rsidRPr="00DE6B28" w14:paraId="553E5193" w14:textId="77777777" w:rsidTr="00DB7C31">
        <w:tc>
          <w:tcPr>
            <w:tcW w:w="1247" w:type="dxa"/>
          </w:tcPr>
          <w:p w14:paraId="321DA8C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lastRenderedPageBreak/>
              <w:t>Mean (SD)</w:t>
            </w:r>
          </w:p>
        </w:tc>
        <w:tc>
          <w:tcPr>
            <w:tcW w:w="1055" w:type="dxa"/>
          </w:tcPr>
          <w:p w14:paraId="36E1D3E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9 (72.7)</w:t>
            </w:r>
          </w:p>
        </w:tc>
        <w:tc>
          <w:tcPr>
            <w:tcW w:w="969" w:type="dxa"/>
          </w:tcPr>
          <w:p w14:paraId="108C3D4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1.2 (69.6)</w:t>
            </w:r>
          </w:p>
        </w:tc>
        <w:tc>
          <w:tcPr>
            <w:tcW w:w="791" w:type="dxa"/>
          </w:tcPr>
          <w:p w14:paraId="6F17DB9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5.4 (69.2)</w:t>
            </w:r>
          </w:p>
        </w:tc>
        <w:tc>
          <w:tcPr>
            <w:tcW w:w="967" w:type="dxa"/>
          </w:tcPr>
          <w:p w14:paraId="0150AB1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4.6 (68.4)</w:t>
            </w:r>
          </w:p>
        </w:tc>
        <w:tc>
          <w:tcPr>
            <w:tcW w:w="967" w:type="dxa"/>
          </w:tcPr>
          <w:p w14:paraId="0EC06CD9"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2 (67.6)</w:t>
            </w:r>
          </w:p>
        </w:tc>
        <w:tc>
          <w:tcPr>
            <w:tcW w:w="880" w:type="dxa"/>
          </w:tcPr>
          <w:p w14:paraId="071C6BF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6 (65.5)</w:t>
            </w:r>
          </w:p>
        </w:tc>
        <w:tc>
          <w:tcPr>
            <w:tcW w:w="793" w:type="dxa"/>
          </w:tcPr>
          <w:p w14:paraId="6867C63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3 (59.7)</w:t>
            </w:r>
          </w:p>
        </w:tc>
        <w:tc>
          <w:tcPr>
            <w:tcW w:w="794" w:type="dxa"/>
          </w:tcPr>
          <w:p w14:paraId="702C842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1 (55.1)</w:t>
            </w:r>
          </w:p>
        </w:tc>
        <w:tc>
          <w:tcPr>
            <w:tcW w:w="897" w:type="dxa"/>
          </w:tcPr>
          <w:p w14:paraId="76D7F0D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1 (63.7)</w:t>
            </w:r>
          </w:p>
        </w:tc>
      </w:tr>
      <w:tr w:rsidR="007D4600" w:rsidRPr="00DE6B28" w14:paraId="09D2F7CC" w14:textId="77777777" w:rsidTr="00DB7C31">
        <w:tc>
          <w:tcPr>
            <w:tcW w:w="1247" w:type="dxa"/>
            <w:shd w:val="clear" w:color="auto" w:fill="D9D9D9" w:themeFill="background1" w:themeFillShade="D9"/>
          </w:tcPr>
          <w:p w14:paraId="770AFDD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Core Cognition</w:t>
            </w:r>
          </w:p>
        </w:tc>
        <w:tc>
          <w:tcPr>
            <w:tcW w:w="1055" w:type="dxa"/>
            <w:shd w:val="clear" w:color="auto" w:fill="D9D9D9" w:themeFill="background1" w:themeFillShade="D9"/>
          </w:tcPr>
          <w:p w14:paraId="7BB91BC3"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076AEF05"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2C604AF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527B4E7"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F53C1FB"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B459FA3"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290A07CF"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00DA50A4"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52545F25" w14:textId="77777777" w:rsidR="007D4600" w:rsidRPr="00DE6B28" w:rsidRDefault="007D4600" w:rsidP="007D4600">
            <w:pPr>
              <w:spacing w:before="36" w:after="36"/>
              <w:rPr>
                <w:rFonts w:ascii="Times New Roman" w:hAnsi="Times New Roman" w:cs="Times New Roman"/>
              </w:rPr>
            </w:pPr>
          </w:p>
        </w:tc>
      </w:tr>
      <w:tr w:rsidR="007D4600" w:rsidRPr="00DE6B28" w14:paraId="403684E8" w14:textId="77777777" w:rsidTr="00DB7C31">
        <w:tc>
          <w:tcPr>
            <w:tcW w:w="1247" w:type="dxa"/>
          </w:tcPr>
          <w:p w14:paraId="7D78F48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244980F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1.4 (67.0)</w:t>
            </w:r>
          </w:p>
        </w:tc>
        <w:tc>
          <w:tcPr>
            <w:tcW w:w="969" w:type="dxa"/>
          </w:tcPr>
          <w:p w14:paraId="32E6285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39.5 (63.2)</w:t>
            </w:r>
          </w:p>
        </w:tc>
        <w:tc>
          <w:tcPr>
            <w:tcW w:w="791" w:type="dxa"/>
          </w:tcPr>
          <w:p w14:paraId="42A5DDC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1.0 (64.7)</w:t>
            </w:r>
          </w:p>
        </w:tc>
        <w:tc>
          <w:tcPr>
            <w:tcW w:w="967" w:type="dxa"/>
          </w:tcPr>
          <w:p w14:paraId="70391AA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8.6 (64.7)</w:t>
            </w:r>
          </w:p>
        </w:tc>
        <w:tc>
          <w:tcPr>
            <w:tcW w:w="967" w:type="dxa"/>
          </w:tcPr>
          <w:p w14:paraId="59BFE42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2.3 (63.0)</w:t>
            </w:r>
          </w:p>
        </w:tc>
        <w:tc>
          <w:tcPr>
            <w:tcW w:w="880" w:type="dxa"/>
          </w:tcPr>
          <w:p w14:paraId="319FF58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4 (60.4)</w:t>
            </w:r>
          </w:p>
        </w:tc>
        <w:tc>
          <w:tcPr>
            <w:tcW w:w="793" w:type="dxa"/>
          </w:tcPr>
          <w:p w14:paraId="609BC5B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3 (54.7)</w:t>
            </w:r>
          </w:p>
        </w:tc>
        <w:tc>
          <w:tcPr>
            <w:tcW w:w="794" w:type="dxa"/>
          </w:tcPr>
          <w:p w14:paraId="52FDC13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9 (51.3)</w:t>
            </w:r>
          </w:p>
        </w:tc>
        <w:tc>
          <w:tcPr>
            <w:tcW w:w="897" w:type="dxa"/>
          </w:tcPr>
          <w:p w14:paraId="6BEB62B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6 (58.3)</w:t>
            </w:r>
          </w:p>
        </w:tc>
      </w:tr>
      <w:tr w:rsidR="007D4600" w:rsidRPr="00DE6B28" w14:paraId="67ABF405" w14:textId="77777777" w:rsidTr="00DB7C31">
        <w:tc>
          <w:tcPr>
            <w:tcW w:w="1247" w:type="dxa"/>
            <w:shd w:val="clear" w:color="auto" w:fill="D9D9D9" w:themeFill="background1" w:themeFillShade="D9"/>
          </w:tcPr>
          <w:p w14:paraId="758B6D6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Adaptability and Resilience</w:t>
            </w:r>
          </w:p>
        </w:tc>
        <w:tc>
          <w:tcPr>
            <w:tcW w:w="1055" w:type="dxa"/>
            <w:shd w:val="clear" w:color="auto" w:fill="D9D9D9" w:themeFill="background1" w:themeFillShade="D9"/>
          </w:tcPr>
          <w:p w14:paraId="00F05EFD"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2078B24E"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515D1C2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C0CC908"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1189327E"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5762C58B"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03414110"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7969B4F0"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674F48E2" w14:textId="77777777" w:rsidR="007D4600" w:rsidRPr="00DE6B28" w:rsidRDefault="007D4600" w:rsidP="007D4600">
            <w:pPr>
              <w:spacing w:before="36" w:after="36"/>
              <w:rPr>
                <w:rFonts w:ascii="Times New Roman" w:hAnsi="Times New Roman" w:cs="Times New Roman"/>
              </w:rPr>
            </w:pPr>
          </w:p>
        </w:tc>
      </w:tr>
      <w:tr w:rsidR="007D4600" w:rsidRPr="00DE6B28" w14:paraId="6D8CE55D" w14:textId="77777777" w:rsidTr="00DB7C31">
        <w:tc>
          <w:tcPr>
            <w:tcW w:w="1247" w:type="dxa"/>
          </w:tcPr>
          <w:p w14:paraId="4ABD4F9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5BA228C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9.8 (67.4)</w:t>
            </w:r>
          </w:p>
        </w:tc>
        <w:tc>
          <w:tcPr>
            <w:tcW w:w="969" w:type="dxa"/>
          </w:tcPr>
          <w:p w14:paraId="7703D9A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7 (67.5)</w:t>
            </w:r>
          </w:p>
        </w:tc>
        <w:tc>
          <w:tcPr>
            <w:tcW w:w="791" w:type="dxa"/>
          </w:tcPr>
          <w:p w14:paraId="69C1905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6 (66.7)</w:t>
            </w:r>
          </w:p>
        </w:tc>
        <w:tc>
          <w:tcPr>
            <w:tcW w:w="967" w:type="dxa"/>
          </w:tcPr>
          <w:p w14:paraId="41CB4E1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8.3 (64.6)</w:t>
            </w:r>
          </w:p>
        </w:tc>
        <w:tc>
          <w:tcPr>
            <w:tcW w:w="967" w:type="dxa"/>
          </w:tcPr>
          <w:p w14:paraId="2F80C00C"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1 (62.7)</w:t>
            </w:r>
          </w:p>
        </w:tc>
        <w:tc>
          <w:tcPr>
            <w:tcW w:w="880" w:type="dxa"/>
          </w:tcPr>
          <w:p w14:paraId="79545C7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0 (61.3)</w:t>
            </w:r>
          </w:p>
        </w:tc>
        <w:tc>
          <w:tcPr>
            <w:tcW w:w="793" w:type="dxa"/>
          </w:tcPr>
          <w:p w14:paraId="346BD50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8 (55.2)</w:t>
            </w:r>
          </w:p>
        </w:tc>
        <w:tc>
          <w:tcPr>
            <w:tcW w:w="794" w:type="dxa"/>
          </w:tcPr>
          <w:p w14:paraId="27D7AC2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5 (49.7)</w:t>
            </w:r>
          </w:p>
        </w:tc>
        <w:tc>
          <w:tcPr>
            <w:tcW w:w="897" w:type="dxa"/>
          </w:tcPr>
          <w:p w14:paraId="17F3583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23 (55.4)</w:t>
            </w:r>
          </w:p>
        </w:tc>
      </w:tr>
      <w:tr w:rsidR="007D4600" w:rsidRPr="00DE6B28" w14:paraId="128D377C" w14:textId="77777777" w:rsidTr="00DB7C31">
        <w:tc>
          <w:tcPr>
            <w:tcW w:w="1247" w:type="dxa"/>
            <w:shd w:val="clear" w:color="auto" w:fill="D9D9D9" w:themeFill="background1" w:themeFillShade="D9"/>
          </w:tcPr>
          <w:p w14:paraId="64E1F8F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Drive and Motivation</w:t>
            </w:r>
          </w:p>
        </w:tc>
        <w:tc>
          <w:tcPr>
            <w:tcW w:w="1055" w:type="dxa"/>
            <w:shd w:val="clear" w:color="auto" w:fill="D9D9D9" w:themeFill="background1" w:themeFillShade="D9"/>
          </w:tcPr>
          <w:p w14:paraId="4C18C9D0"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6E02FF3C"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0406965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BC3211D"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7DA1945"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65084DB2"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0A999982"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41A2BCA9"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1B2C6E39" w14:textId="77777777" w:rsidR="007D4600" w:rsidRPr="00DE6B28" w:rsidRDefault="007D4600" w:rsidP="007D4600">
            <w:pPr>
              <w:spacing w:before="36" w:after="36"/>
              <w:rPr>
                <w:rFonts w:ascii="Times New Roman" w:hAnsi="Times New Roman" w:cs="Times New Roman"/>
              </w:rPr>
            </w:pPr>
          </w:p>
        </w:tc>
      </w:tr>
      <w:tr w:rsidR="007D4600" w:rsidRPr="00DE6B28" w14:paraId="3C894EFF" w14:textId="77777777" w:rsidTr="00DB7C31">
        <w:tc>
          <w:tcPr>
            <w:tcW w:w="1247" w:type="dxa"/>
          </w:tcPr>
          <w:p w14:paraId="4E963B0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74646BF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3.4 (66.6)</w:t>
            </w:r>
          </w:p>
        </w:tc>
        <w:tc>
          <w:tcPr>
            <w:tcW w:w="969" w:type="dxa"/>
          </w:tcPr>
          <w:p w14:paraId="4B8EC17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3.5 (64.7)</w:t>
            </w:r>
          </w:p>
        </w:tc>
        <w:tc>
          <w:tcPr>
            <w:tcW w:w="791" w:type="dxa"/>
          </w:tcPr>
          <w:p w14:paraId="3E9FD64E"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6 (65.2)</w:t>
            </w:r>
          </w:p>
        </w:tc>
        <w:tc>
          <w:tcPr>
            <w:tcW w:w="967" w:type="dxa"/>
          </w:tcPr>
          <w:p w14:paraId="14ED486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4 (63.9)</w:t>
            </w:r>
          </w:p>
        </w:tc>
        <w:tc>
          <w:tcPr>
            <w:tcW w:w="967" w:type="dxa"/>
          </w:tcPr>
          <w:p w14:paraId="6DFF57A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4.3 (62.4)</w:t>
            </w:r>
          </w:p>
        </w:tc>
        <w:tc>
          <w:tcPr>
            <w:tcW w:w="880" w:type="dxa"/>
          </w:tcPr>
          <w:p w14:paraId="77D1AEE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5 (60.1)</w:t>
            </w:r>
          </w:p>
        </w:tc>
        <w:tc>
          <w:tcPr>
            <w:tcW w:w="793" w:type="dxa"/>
          </w:tcPr>
          <w:p w14:paraId="422EBD1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4 (53.8)</w:t>
            </w:r>
          </w:p>
        </w:tc>
        <w:tc>
          <w:tcPr>
            <w:tcW w:w="794" w:type="dxa"/>
          </w:tcPr>
          <w:p w14:paraId="1618DC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8 (49.7)</w:t>
            </w:r>
          </w:p>
        </w:tc>
        <w:tc>
          <w:tcPr>
            <w:tcW w:w="897" w:type="dxa"/>
          </w:tcPr>
          <w:p w14:paraId="52D47B4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4 (57.1)</w:t>
            </w:r>
          </w:p>
        </w:tc>
      </w:tr>
      <w:tr w:rsidR="007D4600" w:rsidRPr="00DE6B28" w14:paraId="05099261" w14:textId="77777777" w:rsidTr="00DB7C31">
        <w:tc>
          <w:tcPr>
            <w:tcW w:w="1247" w:type="dxa"/>
            <w:shd w:val="clear" w:color="auto" w:fill="D9D9D9" w:themeFill="background1" w:themeFillShade="D9"/>
          </w:tcPr>
          <w:p w14:paraId="37BE69E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ood and Outlook</w:t>
            </w:r>
          </w:p>
        </w:tc>
        <w:tc>
          <w:tcPr>
            <w:tcW w:w="1055" w:type="dxa"/>
            <w:shd w:val="clear" w:color="auto" w:fill="D9D9D9" w:themeFill="background1" w:themeFillShade="D9"/>
          </w:tcPr>
          <w:p w14:paraId="1EF178CB"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30B3CE3A"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7CFB4FAC"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02C7A10"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555385F6"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00471985"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42AAAD0D"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28BDAC3C"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0F8539DD" w14:textId="77777777" w:rsidR="007D4600" w:rsidRPr="00DE6B28" w:rsidRDefault="007D4600" w:rsidP="007D4600">
            <w:pPr>
              <w:spacing w:before="36" w:after="36"/>
              <w:rPr>
                <w:rFonts w:ascii="Times New Roman" w:hAnsi="Times New Roman" w:cs="Times New Roman"/>
              </w:rPr>
            </w:pPr>
          </w:p>
        </w:tc>
      </w:tr>
      <w:tr w:rsidR="007D4600" w:rsidRPr="00DE6B28" w14:paraId="47DD1701" w14:textId="77777777" w:rsidTr="00DB7C31">
        <w:tc>
          <w:tcPr>
            <w:tcW w:w="1247" w:type="dxa"/>
          </w:tcPr>
          <w:p w14:paraId="5B41447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71EC700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7.2 (71.1)</w:t>
            </w:r>
          </w:p>
        </w:tc>
        <w:tc>
          <w:tcPr>
            <w:tcW w:w="969" w:type="dxa"/>
          </w:tcPr>
          <w:p w14:paraId="1692C4D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4.4 (64.8)</w:t>
            </w:r>
          </w:p>
        </w:tc>
        <w:tc>
          <w:tcPr>
            <w:tcW w:w="791" w:type="dxa"/>
          </w:tcPr>
          <w:p w14:paraId="17962F2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4.1 (66.3)</w:t>
            </w:r>
          </w:p>
        </w:tc>
        <w:tc>
          <w:tcPr>
            <w:tcW w:w="967" w:type="dxa"/>
          </w:tcPr>
          <w:p w14:paraId="779C4DE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2.0 (67.1)</w:t>
            </w:r>
          </w:p>
        </w:tc>
        <w:tc>
          <w:tcPr>
            <w:tcW w:w="967" w:type="dxa"/>
          </w:tcPr>
          <w:p w14:paraId="4265631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8.1 (67.6)</w:t>
            </w:r>
          </w:p>
        </w:tc>
        <w:tc>
          <w:tcPr>
            <w:tcW w:w="880" w:type="dxa"/>
          </w:tcPr>
          <w:p w14:paraId="46986BC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1.2 (66.2)</w:t>
            </w:r>
          </w:p>
        </w:tc>
        <w:tc>
          <w:tcPr>
            <w:tcW w:w="793" w:type="dxa"/>
          </w:tcPr>
          <w:p w14:paraId="606AE6F6"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2 (61.5)</w:t>
            </w:r>
          </w:p>
        </w:tc>
        <w:tc>
          <w:tcPr>
            <w:tcW w:w="794" w:type="dxa"/>
          </w:tcPr>
          <w:p w14:paraId="002B646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1 (57.2)</w:t>
            </w:r>
          </w:p>
        </w:tc>
        <w:tc>
          <w:tcPr>
            <w:tcW w:w="897" w:type="dxa"/>
          </w:tcPr>
          <w:p w14:paraId="1BB69E2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4 (61.7)</w:t>
            </w:r>
          </w:p>
        </w:tc>
      </w:tr>
      <w:tr w:rsidR="007D4600" w:rsidRPr="00DE6B28" w14:paraId="534C7272" w14:textId="77777777" w:rsidTr="00DB7C31">
        <w:tc>
          <w:tcPr>
            <w:tcW w:w="1247" w:type="dxa"/>
            <w:shd w:val="clear" w:color="auto" w:fill="D9D9D9" w:themeFill="background1" w:themeFillShade="D9"/>
          </w:tcPr>
          <w:p w14:paraId="2264A8A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Social Self</w:t>
            </w:r>
          </w:p>
        </w:tc>
        <w:tc>
          <w:tcPr>
            <w:tcW w:w="1055" w:type="dxa"/>
            <w:shd w:val="clear" w:color="auto" w:fill="D9D9D9" w:themeFill="background1" w:themeFillShade="D9"/>
          </w:tcPr>
          <w:p w14:paraId="0AA609C9"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1ED22552"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7EEE8CF2"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20A2136B"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4CFB688"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2F9A3DE6"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4B4566C3"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4084283F"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2908D7D3" w14:textId="77777777" w:rsidR="007D4600" w:rsidRPr="00DE6B28" w:rsidRDefault="007D4600" w:rsidP="007D4600">
            <w:pPr>
              <w:spacing w:before="36" w:after="36"/>
              <w:rPr>
                <w:rFonts w:ascii="Times New Roman" w:hAnsi="Times New Roman" w:cs="Times New Roman"/>
              </w:rPr>
            </w:pPr>
          </w:p>
        </w:tc>
      </w:tr>
      <w:tr w:rsidR="007D4600" w:rsidRPr="00DE6B28" w14:paraId="13C2FD4D" w14:textId="77777777" w:rsidTr="00DB7C31">
        <w:tc>
          <w:tcPr>
            <w:tcW w:w="1247" w:type="dxa"/>
          </w:tcPr>
          <w:p w14:paraId="36CF737B"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4F8DF70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0.7 (76.6)</w:t>
            </w:r>
          </w:p>
        </w:tc>
        <w:tc>
          <w:tcPr>
            <w:tcW w:w="969" w:type="dxa"/>
          </w:tcPr>
          <w:p w14:paraId="144A63A5"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23.1 (69.5)</w:t>
            </w:r>
          </w:p>
        </w:tc>
        <w:tc>
          <w:tcPr>
            <w:tcW w:w="791" w:type="dxa"/>
          </w:tcPr>
          <w:p w14:paraId="04DD68D8"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0.2 (72.5)</w:t>
            </w:r>
          </w:p>
        </w:tc>
        <w:tc>
          <w:tcPr>
            <w:tcW w:w="967" w:type="dxa"/>
          </w:tcPr>
          <w:p w14:paraId="3D0BC6EA"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9.7 (72.8)</w:t>
            </w:r>
          </w:p>
        </w:tc>
        <w:tc>
          <w:tcPr>
            <w:tcW w:w="967" w:type="dxa"/>
          </w:tcPr>
          <w:p w14:paraId="07DACB7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3.5 (72.8)</w:t>
            </w:r>
          </w:p>
        </w:tc>
        <w:tc>
          <w:tcPr>
            <w:tcW w:w="880" w:type="dxa"/>
          </w:tcPr>
          <w:p w14:paraId="6FBB45A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4.3 (71.8)</w:t>
            </w:r>
          </w:p>
        </w:tc>
        <w:tc>
          <w:tcPr>
            <w:tcW w:w="793" w:type="dxa"/>
          </w:tcPr>
          <w:p w14:paraId="7E6BF9D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3 (68.2)</w:t>
            </w:r>
          </w:p>
        </w:tc>
        <w:tc>
          <w:tcPr>
            <w:tcW w:w="794" w:type="dxa"/>
          </w:tcPr>
          <w:p w14:paraId="0F5BEBB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2 (64.6)</w:t>
            </w:r>
          </w:p>
        </w:tc>
        <w:tc>
          <w:tcPr>
            <w:tcW w:w="897" w:type="dxa"/>
          </w:tcPr>
          <w:p w14:paraId="546DCFA0"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16 (67.3)</w:t>
            </w:r>
          </w:p>
        </w:tc>
      </w:tr>
      <w:tr w:rsidR="007D4600" w:rsidRPr="00DE6B28" w14:paraId="218E69A7" w14:textId="77777777" w:rsidTr="00DB7C31">
        <w:tc>
          <w:tcPr>
            <w:tcW w:w="1247" w:type="dxa"/>
            <w:shd w:val="clear" w:color="auto" w:fill="D9D9D9" w:themeFill="background1" w:themeFillShade="D9"/>
          </w:tcPr>
          <w:p w14:paraId="5E88B603"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ind-Body</w:t>
            </w:r>
          </w:p>
        </w:tc>
        <w:tc>
          <w:tcPr>
            <w:tcW w:w="1055" w:type="dxa"/>
            <w:shd w:val="clear" w:color="auto" w:fill="D9D9D9" w:themeFill="background1" w:themeFillShade="D9"/>
          </w:tcPr>
          <w:p w14:paraId="3DBB8920" w14:textId="77777777" w:rsidR="007D4600" w:rsidRPr="00DE6B28" w:rsidRDefault="007D4600" w:rsidP="007D4600">
            <w:pPr>
              <w:spacing w:before="36" w:after="36"/>
              <w:rPr>
                <w:rFonts w:ascii="Times New Roman" w:hAnsi="Times New Roman" w:cs="Times New Roman"/>
              </w:rPr>
            </w:pPr>
          </w:p>
        </w:tc>
        <w:tc>
          <w:tcPr>
            <w:tcW w:w="969" w:type="dxa"/>
            <w:shd w:val="clear" w:color="auto" w:fill="D9D9D9" w:themeFill="background1" w:themeFillShade="D9"/>
          </w:tcPr>
          <w:p w14:paraId="5E886A03" w14:textId="77777777" w:rsidR="007D4600" w:rsidRPr="00DE6B28" w:rsidRDefault="007D4600" w:rsidP="007D4600">
            <w:pPr>
              <w:spacing w:before="36" w:after="36"/>
              <w:rPr>
                <w:rFonts w:ascii="Times New Roman" w:hAnsi="Times New Roman" w:cs="Times New Roman"/>
              </w:rPr>
            </w:pPr>
          </w:p>
        </w:tc>
        <w:tc>
          <w:tcPr>
            <w:tcW w:w="791" w:type="dxa"/>
            <w:shd w:val="clear" w:color="auto" w:fill="D9D9D9" w:themeFill="background1" w:themeFillShade="D9"/>
          </w:tcPr>
          <w:p w14:paraId="3257E9AE"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71AC83F6" w14:textId="77777777" w:rsidR="007D4600" w:rsidRPr="00DE6B28" w:rsidRDefault="007D4600" w:rsidP="007D4600">
            <w:pPr>
              <w:spacing w:before="36" w:after="36"/>
              <w:rPr>
                <w:rFonts w:ascii="Times New Roman" w:hAnsi="Times New Roman" w:cs="Times New Roman"/>
              </w:rPr>
            </w:pPr>
          </w:p>
        </w:tc>
        <w:tc>
          <w:tcPr>
            <w:tcW w:w="967" w:type="dxa"/>
            <w:shd w:val="clear" w:color="auto" w:fill="D9D9D9" w:themeFill="background1" w:themeFillShade="D9"/>
          </w:tcPr>
          <w:p w14:paraId="024F66B6" w14:textId="77777777" w:rsidR="007D4600" w:rsidRPr="00DE6B28" w:rsidRDefault="007D4600" w:rsidP="007D4600">
            <w:pPr>
              <w:spacing w:before="36" w:after="36"/>
              <w:rPr>
                <w:rFonts w:ascii="Times New Roman" w:hAnsi="Times New Roman" w:cs="Times New Roman"/>
              </w:rPr>
            </w:pPr>
          </w:p>
        </w:tc>
        <w:tc>
          <w:tcPr>
            <w:tcW w:w="880" w:type="dxa"/>
            <w:shd w:val="clear" w:color="auto" w:fill="D9D9D9" w:themeFill="background1" w:themeFillShade="D9"/>
          </w:tcPr>
          <w:p w14:paraId="3B240EC9" w14:textId="77777777" w:rsidR="007D4600" w:rsidRPr="00DE6B28" w:rsidRDefault="007D4600" w:rsidP="007D4600">
            <w:pPr>
              <w:spacing w:before="36" w:after="36"/>
              <w:rPr>
                <w:rFonts w:ascii="Times New Roman" w:hAnsi="Times New Roman" w:cs="Times New Roman"/>
              </w:rPr>
            </w:pPr>
          </w:p>
        </w:tc>
        <w:tc>
          <w:tcPr>
            <w:tcW w:w="793" w:type="dxa"/>
            <w:shd w:val="clear" w:color="auto" w:fill="D9D9D9" w:themeFill="background1" w:themeFillShade="D9"/>
          </w:tcPr>
          <w:p w14:paraId="7158177A" w14:textId="77777777" w:rsidR="007D4600" w:rsidRPr="00DE6B28" w:rsidRDefault="007D4600" w:rsidP="007D4600">
            <w:pPr>
              <w:spacing w:before="36" w:after="36"/>
              <w:rPr>
                <w:rFonts w:ascii="Times New Roman" w:hAnsi="Times New Roman" w:cs="Times New Roman"/>
              </w:rPr>
            </w:pPr>
          </w:p>
        </w:tc>
        <w:tc>
          <w:tcPr>
            <w:tcW w:w="794" w:type="dxa"/>
            <w:shd w:val="clear" w:color="auto" w:fill="D9D9D9" w:themeFill="background1" w:themeFillShade="D9"/>
          </w:tcPr>
          <w:p w14:paraId="5B8987B9" w14:textId="77777777" w:rsidR="007D4600" w:rsidRPr="00DE6B28" w:rsidRDefault="007D4600" w:rsidP="007D4600">
            <w:pPr>
              <w:spacing w:before="36" w:after="36"/>
              <w:rPr>
                <w:rFonts w:ascii="Times New Roman" w:hAnsi="Times New Roman" w:cs="Times New Roman"/>
              </w:rPr>
            </w:pPr>
          </w:p>
        </w:tc>
        <w:tc>
          <w:tcPr>
            <w:tcW w:w="897" w:type="dxa"/>
            <w:shd w:val="clear" w:color="auto" w:fill="D9D9D9" w:themeFill="background1" w:themeFillShade="D9"/>
          </w:tcPr>
          <w:p w14:paraId="4628AD55" w14:textId="77777777" w:rsidR="007D4600" w:rsidRPr="00DE6B28" w:rsidRDefault="007D4600" w:rsidP="007D4600">
            <w:pPr>
              <w:spacing w:before="36" w:after="36"/>
              <w:rPr>
                <w:rFonts w:ascii="Times New Roman" w:hAnsi="Times New Roman" w:cs="Times New Roman"/>
              </w:rPr>
            </w:pPr>
          </w:p>
        </w:tc>
      </w:tr>
      <w:tr w:rsidR="007D4600" w:rsidRPr="00DE6B28" w14:paraId="165EA68F" w14:textId="77777777" w:rsidTr="00DB7C31">
        <w:tc>
          <w:tcPr>
            <w:tcW w:w="1247" w:type="dxa"/>
          </w:tcPr>
          <w:p w14:paraId="6F77E1F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Mean (SD)</w:t>
            </w:r>
          </w:p>
        </w:tc>
        <w:tc>
          <w:tcPr>
            <w:tcW w:w="1055" w:type="dxa"/>
          </w:tcPr>
          <w:p w14:paraId="65259B3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73.4 (64.7)</w:t>
            </w:r>
          </w:p>
        </w:tc>
        <w:tc>
          <w:tcPr>
            <w:tcW w:w="969" w:type="dxa"/>
          </w:tcPr>
          <w:p w14:paraId="6EBFC9C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44.6 (64.3)</w:t>
            </w:r>
          </w:p>
        </w:tc>
        <w:tc>
          <w:tcPr>
            <w:tcW w:w="791" w:type="dxa"/>
          </w:tcPr>
          <w:p w14:paraId="4EAC6707"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57.7 (63.8)</w:t>
            </w:r>
          </w:p>
        </w:tc>
        <w:tc>
          <w:tcPr>
            <w:tcW w:w="967" w:type="dxa"/>
          </w:tcPr>
          <w:p w14:paraId="46F95714"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68.7 (63.8)</w:t>
            </w:r>
          </w:p>
        </w:tc>
        <w:tc>
          <w:tcPr>
            <w:tcW w:w="967" w:type="dxa"/>
          </w:tcPr>
          <w:p w14:paraId="668E6471"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80.5 (62.9)</w:t>
            </w:r>
          </w:p>
        </w:tc>
        <w:tc>
          <w:tcPr>
            <w:tcW w:w="880" w:type="dxa"/>
          </w:tcPr>
          <w:p w14:paraId="7FB03C82"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0.1 (60.8)</w:t>
            </w:r>
          </w:p>
        </w:tc>
        <w:tc>
          <w:tcPr>
            <w:tcW w:w="793" w:type="dxa"/>
          </w:tcPr>
          <w:p w14:paraId="270E31ED"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8.5 (55.5)</w:t>
            </w:r>
          </w:p>
        </w:tc>
        <w:tc>
          <w:tcPr>
            <w:tcW w:w="794" w:type="dxa"/>
          </w:tcPr>
          <w:p w14:paraId="669E1DB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102 (52.0)</w:t>
            </w:r>
          </w:p>
        </w:tc>
        <w:tc>
          <w:tcPr>
            <w:tcW w:w="897" w:type="dxa"/>
          </w:tcPr>
          <w:p w14:paraId="5AE8219F" w14:textId="77777777" w:rsidR="007D4600" w:rsidRPr="00DE6B28" w:rsidRDefault="007D4600" w:rsidP="007D4600">
            <w:pPr>
              <w:spacing w:before="36" w:after="36"/>
              <w:rPr>
                <w:rFonts w:ascii="Times New Roman" w:hAnsi="Times New Roman" w:cs="Times New Roman"/>
              </w:rPr>
            </w:pPr>
            <w:r w:rsidRPr="00DE6B28">
              <w:rPr>
                <w:rFonts w:ascii="Times New Roman" w:hAnsi="Times New Roman" w:cs="Times New Roman"/>
              </w:rPr>
              <w:t>99.3 (57.0)</w:t>
            </w:r>
          </w:p>
        </w:tc>
      </w:tr>
    </w:tbl>
    <w:p w14:paraId="43CDE29B" w14:textId="77777777" w:rsidR="007D4600" w:rsidRPr="00DE6B28" w:rsidRDefault="007D4600" w:rsidP="007D4600">
      <w:pPr>
        <w:spacing w:line="240" w:lineRule="auto"/>
        <w:rPr>
          <w:rFonts w:ascii="Times New Roman" w:hAnsi="Times New Roman" w:cs="Times New Roman"/>
          <w:kern w:val="0"/>
          <w:sz w:val="24"/>
          <w:szCs w:val="24"/>
          <w14:ligatures w14:val="none"/>
        </w:rPr>
      </w:pPr>
    </w:p>
    <w:p w14:paraId="79440588" w14:textId="77777777" w:rsidR="00A1185E" w:rsidRPr="00DE6B28" w:rsidRDefault="00A1185E" w:rsidP="00A1185E">
      <w:pPr>
        <w:tabs>
          <w:tab w:val="left" w:pos="6936"/>
        </w:tabs>
        <w:spacing w:line="480" w:lineRule="auto"/>
        <w:rPr>
          <w:rFonts w:ascii="Times New Roman" w:hAnsi="Times New Roman" w:cs="Times New Roman"/>
          <w:b/>
          <w:bCs/>
          <w:kern w:val="0"/>
          <w:sz w:val="24"/>
          <w:szCs w:val="24"/>
          <w14:ligatures w14:val="none"/>
        </w:rPr>
      </w:pPr>
      <w:r w:rsidRPr="00DE6B28">
        <w:rPr>
          <w:rFonts w:ascii="Times New Roman" w:hAnsi="Times New Roman" w:cs="Times New Roman"/>
          <w:b/>
          <w:bCs/>
          <w:kern w:val="0"/>
          <w:sz w:val="24"/>
          <w:szCs w:val="24"/>
          <w14:ligatures w14:val="none"/>
        </w:rPr>
        <w:t>Table 3. Sensitivity analysis. Reported ATC effects and standard errors on MHQ</w:t>
      </w:r>
    </w:p>
    <w:tbl>
      <w:tblPr>
        <w:tblStyle w:val="Table"/>
        <w:tblW w:w="4850" w:type="pct"/>
        <w:tblLayout w:type="fixed"/>
        <w:tblLook w:val="0020" w:firstRow="1" w:lastRow="0" w:firstColumn="0" w:lastColumn="0" w:noHBand="0" w:noVBand="0"/>
      </w:tblPr>
      <w:tblGrid>
        <w:gridCol w:w="1425"/>
        <w:gridCol w:w="1057"/>
        <w:gridCol w:w="1144"/>
        <w:gridCol w:w="1319"/>
        <w:gridCol w:w="1319"/>
        <w:gridCol w:w="1407"/>
        <w:gridCol w:w="1408"/>
      </w:tblGrid>
      <w:tr w:rsidR="00A1185E" w:rsidRPr="00DE6B28" w14:paraId="303E316F" w14:textId="77777777" w:rsidTr="008013CB">
        <w:trPr>
          <w:cnfStyle w:val="100000000000" w:firstRow="1" w:lastRow="0" w:firstColumn="0" w:lastColumn="0" w:oddVBand="0" w:evenVBand="0" w:oddHBand="0" w:evenHBand="0" w:firstRowFirstColumn="0" w:firstRowLastColumn="0" w:lastRowFirstColumn="0" w:lastRowLastColumn="0"/>
        </w:trPr>
        <w:tc>
          <w:tcPr>
            <w:tcW w:w="1458" w:type="dxa"/>
            <w:tcBorders>
              <w:top w:val="single" w:sz="4" w:space="0" w:color="auto"/>
              <w:bottom w:val="single" w:sz="2" w:space="0" w:color="auto"/>
            </w:tcBorders>
            <w:shd w:val="clear" w:color="auto" w:fill="auto"/>
          </w:tcPr>
          <w:p w14:paraId="41952A97"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lastRenderedPageBreak/>
              <w:t>MHQ</w:t>
            </w:r>
          </w:p>
        </w:tc>
        <w:tc>
          <w:tcPr>
            <w:tcW w:w="1080" w:type="dxa"/>
            <w:tcBorders>
              <w:top w:val="single" w:sz="4" w:space="0" w:color="auto"/>
              <w:bottom w:val="single" w:sz="2" w:space="0" w:color="auto"/>
            </w:tcBorders>
            <w:shd w:val="clear" w:color="auto" w:fill="auto"/>
          </w:tcPr>
          <w:p w14:paraId="128FCA2F"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GBM</w:t>
            </w:r>
          </w:p>
        </w:tc>
        <w:tc>
          <w:tcPr>
            <w:tcW w:w="1170" w:type="dxa"/>
            <w:tcBorders>
              <w:top w:val="single" w:sz="4" w:space="0" w:color="auto"/>
              <w:bottom w:val="single" w:sz="2" w:space="0" w:color="auto"/>
            </w:tcBorders>
            <w:shd w:val="clear" w:color="auto" w:fill="auto"/>
          </w:tcPr>
          <w:p w14:paraId="314C330F"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Doubly Robust GBM</w:t>
            </w:r>
          </w:p>
        </w:tc>
        <w:tc>
          <w:tcPr>
            <w:tcW w:w="1350" w:type="dxa"/>
            <w:tcBorders>
              <w:top w:val="single" w:sz="4" w:space="0" w:color="auto"/>
              <w:bottom w:val="single" w:sz="2" w:space="0" w:color="auto"/>
            </w:tcBorders>
            <w:shd w:val="clear" w:color="auto" w:fill="auto"/>
          </w:tcPr>
          <w:p w14:paraId="534F92F3"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MI + GBM</w:t>
            </w:r>
          </w:p>
        </w:tc>
        <w:tc>
          <w:tcPr>
            <w:tcW w:w="1350" w:type="dxa"/>
            <w:tcBorders>
              <w:top w:val="single" w:sz="4" w:space="0" w:color="auto"/>
              <w:bottom w:val="single" w:sz="2" w:space="0" w:color="auto"/>
            </w:tcBorders>
            <w:shd w:val="clear" w:color="auto" w:fill="auto"/>
          </w:tcPr>
          <w:p w14:paraId="2EC55F93"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Doubly Robust        MI + GBM</w:t>
            </w:r>
          </w:p>
        </w:tc>
        <w:tc>
          <w:tcPr>
            <w:tcW w:w="1440" w:type="dxa"/>
            <w:tcBorders>
              <w:top w:val="single" w:sz="4" w:space="0" w:color="auto"/>
              <w:bottom w:val="single" w:sz="2" w:space="0" w:color="auto"/>
            </w:tcBorders>
            <w:shd w:val="clear" w:color="auto" w:fill="auto"/>
          </w:tcPr>
          <w:p w14:paraId="64F0686F"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MI + CBPS</w:t>
            </w:r>
          </w:p>
        </w:tc>
        <w:tc>
          <w:tcPr>
            <w:tcW w:w="1441" w:type="dxa"/>
            <w:tcBorders>
              <w:top w:val="single" w:sz="4" w:space="0" w:color="auto"/>
              <w:bottom w:val="single" w:sz="2" w:space="0" w:color="auto"/>
            </w:tcBorders>
            <w:shd w:val="clear" w:color="auto" w:fill="auto"/>
          </w:tcPr>
          <w:p w14:paraId="75E368F3"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Doubly Robust MI + CBPS</w:t>
            </w:r>
          </w:p>
        </w:tc>
      </w:tr>
      <w:tr w:rsidR="00A1185E" w:rsidRPr="00DE6B28" w14:paraId="2E1707F1" w14:textId="77777777" w:rsidTr="002F2DC6">
        <w:tc>
          <w:tcPr>
            <w:tcW w:w="1458" w:type="dxa"/>
            <w:tcBorders>
              <w:top w:val="single" w:sz="2" w:space="0" w:color="auto"/>
            </w:tcBorders>
          </w:tcPr>
          <w:p w14:paraId="5CFB2C3D"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ATC</w:t>
            </w:r>
          </w:p>
        </w:tc>
        <w:tc>
          <w:tcPr>
            <w:tcW w:w="1080" w:type="dxa"/>
            <w:tcBorders>
              <w:top w:val="single" w:sz="2" w:space="0" w:color="auto"/>
            </w:tcBorders>
          </w:tcPr>
          <w:p w14:paraId="2ADD13DA"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86</w:t>
            </w:r>
          </w:p>
        </w:tc>
        <w:tc>
          <w:tcPr>
            <w:tcW w:w="1170" w:type="dxa"/>
            <w:tcBorders>
              <w:top w:val="single" w:sz="2" w:space="0" w:color="auto"/>
            </w:tcBorders>
          </w:tcPr>
          <w:p w14:paraId="7E4F570D"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74</w:t>
            </w:r>
          </w:p>
        </w:tc>
        <w:tc>
          <w:tcPr>
            <w:tcW w:w="1350" w:type="dxa"/>
            <w:tcBorders>
              <w:top w:val="single" w:sz="2" w:space="0" w:color="auto"/>
            </w:tcBorders>
          </w:tcPr>
          <w:p w14:paraId="44CB8B27"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75</w:t>
            </w:r>
          </w:p>
        </w:tc>
        <w:tc>
          <w:tcPr>
            <w:tcW w:w="1350" w:type="dxa"/>
            <w:tcBorders>
              <w:top w:val="single" w:sz="2" w:space="0" w:color="auto"/>
            </w:tcBorders>
          </w:tcPr>
          <w:p w14:paraId="4FA633B4"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77</w:t>
            </w:r>
          </w:p>
        </w:tc>
        <w:tc>
          <w:tcPr>
            <w:tcW w:w="1440" w:type="dxa"/>
            <w:tcBorders>
              <w:top w:val="single" w:sz="2" w:space="0" w:color="auto"/>
            </w:tcBorders>
          </w:tcPr>
          <w:p w14:paraId="361A66BE"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8.15</w:t>
            </w:r>
          </w:p>
        </w:tc>
        <w:tc>
          <w:tcPr>
            <w:tcW w:w="1441" w:type="dxa"/>
            <w:tcBorders>
              <w:top w:val="single" w:sz="2" w:space="0" w:color="auto"/>
            </w:tcBorders>
          </w:tcPr>
          <w:p w14:paraId="2DE46582"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7.87</w:t>
            </w:r>
          </w:p>
        </w:tc>
      </w:tr>
      <w:tr w:rsidR="00A1185E" w:rsidRPr="00DE6B28" w14:paraId="63A51DCD" w14:textId="77777777" w:rsidTr="002F2DC6">
        <w:tc>
          <w:tcPr>
            <w:tcW w:w="1458" w:type="dxa"/>
          </w:tcPr>
          <w:p w14:paraId="4498689D"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SE</w:t>
            </w:r>
          </w:p>
        </w:tc>
        <w:tc>
          <w:tcPr>
            <w:tcW w:w="1080" w:type="dxa"/>
          </w:tcPr>
          <w:p w14:paraId="25F2347D"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1.43</w:t>
            </w:r>
          </w:p>
        </w:tc>
        <w:tc>
          <w:tcPr>
            <w:tcW w:w="1170" w:type="dxa"/>
          </w:tcPr>
          <w:p w14:paraId="57D47700"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99</w:t>
            </w:r>
          </w:p>
        </w:tc>
        <w:tc>
          <w:tcPr>
            <w:tcW w:w="1350" w:type="dxa"/>
          </w:tcPr>
          <w:p w14:paraId="0CE621CE"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8</w:t>
            </w:r>
          </w:p>
        </w:tc>
        <w:tc>
          <w:tcPr>
            <w:tcW w:w="1350" w:type="dxa"/>
          </w:tcPr>
          <w:p w14:paraId="73AB9767"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3</w:t>
            </w:r>
          </w:p>
        </w:tc>
        <w:tc>
          <w:tcPr>
            <w:tcW w:w="1440" w:type="dxa"/>
          </w:tcPr>
          <w:p w14:paraId="18DC33C5"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8</w:t>
            </w:r>
          </w:p>
        </w:tc>
        <w:tc>
          <w:tcPr>
            <w:tcW w:w="1441" w:type="dxa"/>
          </w:tcPr>
          <w:p w14:paraId="52BACF07"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2</w:t>
            </w:r>
          </w:p>
        </w:tc>
      </w:tr>
      <w:tr w:rsidR="00A1185E" w:rsidRPr="00DE6B28" w14:paraId="230BCB06" w14:textId="77777777" w:rsidTr="002F2DC6">
        <w:tc>
          <w:tcPr>
            <w:tcW w:w="1458" w:type="dxa"/>
          </w:tcPr>
          <w:p w14:paraId="50752EA4"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SMD</w:t>
            </w:r>
          </w:p>
        </w:tc>
        <w:tc>
          <w:tcPr>
            <w:tcW w:w="1080" w:type="dxa"/>
          </w:tcPr>
          <w:p w14:paraId="3A8B3C5E"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c>
          <w:tcPr>
            <w:tcW w:w="1170" w:type="dxa"/>
          </w:tcPr>
          <w:p w14:paraId="0A97C67B"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c>
          <w:tcPr>
            <w:tcW w:w="1350" w:type="dxa"/>
          </w:tcPr>
          <w:p w14:paraId="7BA61879"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c>
          <w:tcPr>
            <w:tcW w:w="1350" w:type="dxa"/>
          </w:tcPr>
          <w:p w14:paraId="2E05D836"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c>
          <w:tcPr>
            <w:tcW w:w="1440" w:type="dxa"/>
          </w:tcPr>
          <w:p w14:paraId="31446C01"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6</w:t>
            </w:r>
          </w:p>
        </w:tc>
        <w:tc>
          <w:tcPr>
            <w:tcW w:w="1441" w:type="dxa"/>
          </w:tcPr>
          <w:p w14:paraId="28F03AC8" w14:textId="77777777" w:rsidR="00A1185E" w:rsidRPr="00DE6B28" w:rsidRDefault="00A1185E" w:rsidP="00A1185E">
            <w:pPr>
              <w:spacing w:before="36" w:after="36"/>
              <w:rPr>
                <w:rFonts w:ascii="Times New Roman" w:hAnsi="Times New Roman" w:cs="Times New Roman"/>
              </w:rPr>
            </w:pPr>
            <w:r w:rsidRPr="00DE6B28">
              <w:rPr>
                <w:rFonts w:ascii="Times New Roman" w:hAnsi="Times New Roman" w:cs="Times New Roman"/>
              </w:rPr>
              <w:t>0.25</w:t>
            </w:r>
          </w:p>
        </w:tc>
      </w:tr>
    </w:tbl>
    <w:p w14:paraId="0A307B63" w14:textId="77777777" w:rsidR="007D4600" w:rsidRPr="00DE6B28" w:rsidRDefault="007D4600" w:rsidP="007D4600">
      <w:pPr>
        <w:spacing w:line="240" w:lineRule="auto"/>
        <w:rPr>
          <w:rFonts w:ascii="Times New Roman" w:hAnsi="Times New Roman" w:cs="Times New Roman"/>
          <w:kern w:val="0"/>
          <w:sz w:val="24"/>
          <w:szCs w:val="24"/>
          <w14:ligatures w14:val="none"/>
        </w:rPr>
      </w:pPr>
    </w:p>
    <w:p w14:paraId="0ABD9A9E" w14:textId="77777777" w:rsidR="00A1185E" w:rsidRPr="00DE6B28" w:rsidRDefault="00A1185E" w:rsidP="007D4600">
      <w:pPr>
        <w:spacing w:line="240" w:lineRule="auto"/>
        <w:rPr>
          <w:rFonts w:ascii="Times New Roman" w:hAnsi="Times New Roman" w:cs="Times New Roman"/>
          <w:kern w:val="0"/>
          <w:sz w:val="24"/>
          <w:szCs w:val="24"/>
          <w14:ligatures w14:val="none"/>
        </w:rPr>
      </w:pPr>
    </w:p>
    <w:p w14:paraId="21EF99E6" w14:textId="725C77D7" w:rsidR="00A1185E" w:rsidRPr="00DE6B28" w:rsidRDefault="00A1185E" w:rsidP="00A1185E">
      <w:pPr>
        <w:tabs>
          <w:tab w:val="left" w:pos="6936"/>
        </w:tabs>
        <w:spacing w:line="480" w:lineRule="auto"/>
        <w:rPr>
          <w:rFonts w:ascii="Times New Roman" w:hAnsi="Times New Roman" w:cs="Times New Roman"/>
          <w:b/>
          <w:bCs/>
          <w:kern w:val="0"/>
          <w:sz w:val="24"/>
          <w:szCs w:val="24"/>
          <w14:ligatures w14:val="none"/>
        </w:rPr>
      </w:pPr>
    </w:p>
    <w:p w14:paraId="7FEFDCF3" w14:textId="0EA897AC" w:rsidR="00A1185E" w:rsidRPr="00DE6B28" w:rsidRDefault="00A1185E" w:rsidP="00A1185E">
      <w:pPr>
        <w:tabs>
          <w:tab w:val="left" w:pos="6936"/>
        </w:tabs>
        <w:spacing w:line="480" w:lineRule="auto"/>
        <w:rPr>
          <w:rFonts w:ascii="Times New Roman" w:hAnsi="Times New Roman" w:cs="Times New Roman"/>
          <w:bCs/>
          <w:kern w:val="0"/>
          <w:sz w:val="24"/>
          <w:szCs w:val="24"/>
          <w14:ligatures w14:val="none"/>
        </w:rPr>
      </w:pPr>
      <w:r w:rsidRPr="00DE6B28">
        <w:rPr>
          <w:rFonts w:ascii="Times New Roman" w:hAnsi="Times New Roman" w:cs="Times New Roman"/>
          <w:b/>
          <w:bCs/>
          <w:kern w:val="0"/>
          <w:sz w:val="24"/>
          <w:szCs w:val="24"/>
          <w14:ligatures w14:val="none"/>
        </w:rPr>
        <w:t xml:space="preserve">Figure 1. </w:t>
      </w:r>
      <w:commentRangeStart w:id="36"/>
      <w:commentRangeStart w:id="37"/>
      <w:commentRangeStart w:id="38"/>
      <w:r w:rsidRPr="00DE6B28">
        <w:rPr>
          <w:rFonts w:ascii="Times New Roman" w:hAnsi="Times New Roman" w:cs="Times New Roman"/>
          <w:bCs/>
          <w:kern w:val="0"/>
          <w:sz w:val="24"/>
          <w:szCs w:val="24"/>
          <w14:ligatures w14:val="none"/>
        </w:rPr>
        <w:t>ATC’s of physical activity on overall MHQ</w:t>
      </w:r>
      <w:r w:rsidR="00D81CA8" w:rsidRPr="00DE6B28">
        <w:rPr>
          <w:rFonts w:ascii="Times New Roman" w:hAnsi="Times New Roman" w:cs="Times New Roman"/>
          <w:bCs/>
          <w:kern w:val="0"/>
          <w:sz w:val="24"/>
          <w:szCs w:val="24"/>
          <w14:ligatures w14:val="none"/>
        </w:rPr>
        <w:t xml:space="preserve"> and </w:t>
      </w:r>
      <w:r w:rsidR="00916623" w:rsidRPr="00DE6B28">
        <w:rPr>
          <w:rFonts w:ascii="Times New Roman" w:hAnsi="Times New Roman" w:cs="Times New Roman"/>
          <w:bCs/>
          <w:kern w:val="0"/>
          <w:sz w:val="24"/>
          <w:szCs w:val="24"/>
          <w14:ligatures w14:val="none"/>
        </w:rPr>
        <w:t>subcategories</w:t>
      </w:r>
      <w:r w:rsidRPr="00DE6B28">
        <w:rPr>
          <w:rFonts w:ascii="Times New Roman" w:hAnsi="Times New Roman" w:cs="Times New Roman"/>
          <w:bCs/>
          <w:kern w:val="0"/>
          <w:sz w:val="24"/>
          <w:szCs w:val="24"/>
          <w14:ligatures w14:val="none"/>
        </w:rPr>
        <w:t xml:space="preserve"> scores across age groups. Error bars represent 95% CIs.</w:t>
      </w:r>
      <w:commentRangeEnd w:id="36"/>
      <w:r w:rsidR="00D81CA8" w:rsidRPr="00DE6B28">
        <w:rPr>
          <w:rStyle w:val="CommentReference"/>
          <w:rFonts w:ascii="Times New Roman" w:hAnsi="Times New Roman" w:cs="Times New Roman"/>
          <w:kern w:val="0"/>
          <w:sz w:val="24"/>
          <w:szCs w:val="24"/>
          <w14:ligatures w14:val="none"/>
        </w:rPr>
        <w:commentReference w:id="36"/>
      </w:r>
      <w:commentRangeEnd w:id="37"/>
      <w:r w:rsidR="00D81CA8" w:rsidRPr="00DE6B28">
        <w:rPr>
          <w:rStyle w:val="CommentReference"/>
          <w:rFonts w:ascii="Times New Roman" w:hAnsi="Times New Roman" w:cs="Times New Roman"/>
          <w:kern w:val="0"/>
          <w:sz w:val="24"/>
          <w:szCs w:val="24"/>
          <w14:ligatures w14:val="none"/>
        </w:rPr>
        <w:commentReference w:id="37"/>
      </w:r>
      <w:commentRangeEnd w:id="38"/>
      <w:r w:rsidR="00DD6DF1" w:rsidRPr="00DE6B28">
        <w:rPr>
          <w:rStyle w:val="CommentReference"/>
          <w:rFonts w:ascii="Times New Roman" w:hAnsi="Times New Roman" w:cs="Times New Roman"/>
          <w:kern w:val="0"/>
          <w:sz w:val="24"/>
          <w:szCs w:val="24"/>
          <w14:ligatures w14:val="none"/>
        </w:rPr>
        <w:commentReference w:id="38"/>
      </w:r>
    </w:p>
    <w:p w14:paraId="0998EA91" w14:textId="10BD7F3B" w:rsidR="00A1185E" w:rsidRPr="00DE6B28" w:rsidRDefault="00D81CA8" w:rsidP="007D4600">
      <w:pPr>
        <w:spacing w:line="240" w:lineRule="auto"/>
        <w:rPr>
          <w:rFonts w:ascii="Times New Roman" w:hAnsi="Times New Roman" w:cs="Times New Roman"/>
          <w:kern w:val="0"/>
          <w:sz w:val="24"/>
          <w:szCs w:val="24"/>
          <w14:ligatures w14:val="none"/>
        </w:rPr>
      </w:pPr>
      <w:r w:rsidRPr="00DE6B28">
        <w:rPr>
          <w:rFonts w:ascii="Times New Roman" w:hAnsi="Times New Roman" w:cs="Times New Roman"/>
          <w:noProof/>
          <w:sz w:val="24"/>
          <w:szCs w:val="24"/>
        </w:rPr>
        <w:drawing>
          <wp:inline distT="0" distB="0" distL="0" distR="0" wp14:anchorId="72C931BB" wp14:editId="0A7B76C0">
            <wp:extent cx="5943600" cy="1532890"/>
            <wp:effectExtent l="0" t="0" r="0" b="0"/>
            <wp:docPr id="850783099" name="Picture 1" descr="A picture containing line, diagram, tex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783099" name="Picture 1" descr="A picture containing line, diagram, text, plo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1532890"/>
                    </a:xfrm>
                    <a:prstGeom prst="rect">
                      <a:avLst/>
                    </a:prstGeom>
                    <a:noFill/>
                    <a:ln>
                      <a:noFill/>
                    </a:ln>
                  </pic:spPr>
                </pic:pic>
              </a:graphicData>
            </a:graphic>
          </wp:inline>
        </w:drawing>
      </w:r>
    </w:p>
    <w:p w14:paraId="351C7672" w14:textId="77777777" w:rsidR="00A1185E" w:rsidRPr="00DE6B28" w:rsidRDefault="00A1185E" w:rsidP="007D4600">
      <w:pPr>
        <w:spacing w:line="240" w:lineRule="auto"/>
        <w:rPr>
          <w:rFonts w:ascii="Times New Roman" w:hAnsi="Times New Roman" w:cs="Times New Roman"/>
          <w:kern w:val="0"/>
          <w:sz w:val="24"/>
          <w:szCs w:val="24"/>
          <w14:ligatures w14:val="none"/>
        </w:rPr>
      </w:pPr>
    </w:p>
    <w:p w14:paraId="31D11FF5" w14:textId="68EEC847" w:rsidR="00A1185E" w:rsidRPr="00DE6B28" w:rsidRDefault="00DD6DF1" w:rsidP="008B2B93">
      <w:pPr>
        <w:rPr>
          <w:rFonts w:ascii="Times New Roman" w:hAnsi="Times New Roman" w:cs="Times New Roman"/>
          <w:b/>
          <w:kern w:val="0"/>
          <w:sz w:val="24"/>
          <w:szCs w:val="24"/>
          <w14:ligatures w14:val="none"/>
        </w:rPr>
      </w:pPr>
      <w:r w:rsidRPr="00DE6B28">
        <w:rPr>
          <w:rFonts w:ascii="Times New Roman" w:hAnsi="Times New Roman" w:cs="Times New Roman"/>
          <w:b/>
          <w:bCs/>
          <w:kern w:val="0"/>
          <w:sz w:val="24"/>
          <w:szCs w:val="24"/>
          <w14:ligatures w14:val="none"/>
        </w:rPr>
        <w:t xml:space="preserve">Figure 2. </w:t>
      </w:r>
      <w:r w:rsidRPr="00DE6B28">
        <w:rPr>
          <w:rFonts w:ascii="Times New Roman" w:hAnsi="Times New Roman" w:cs="Times New Roman"/>
          <w:bCs/>
          <w:kern w:val="0"/>
          <w:sz w:val="24"/>
          <w:szCs w:val="24"/>
          <w14:ligatures w14:val="none"/>
        </w:rPr>
        <w:t>Marginal effects on MHQ and subcategories by age for inactive and active groups with 95% CIs.</w:t>
      </w:r>
      <w:r w:rsidRPr="00DE6B28">
        <w:rPr>
          <w:rFonts w:ascii="Times New Roman" w:hAnsi="Times New Roman" w:cs="Times New Roman"/>
          <w:b/>
          <w:bCs/>
          <w:kern w:val="0"/>
          <w:sz w:val="24"/>
          <w:szCs w:val="24"/>
          <w14:ligatures w14:val="none"/>
        </w:rPr>
        <w:t xml:space="preserve"> </w:t>
      </w:r>
      <w:r w:rsidRPr="00DE6B28">
        <w:rPr>
          <w:rFonts w:ascii="Times New Roman" w:hAnsi="Times New Roman" w:cs="Times New Roman"/>
          <w:kern w:val="0"/>
          <w:sz w:val="24"/>
          <w:szCs w:val="24"/>
          <w14:ligatures w14:val="none"/>
        </w:rPr>
        <w:t>Levels of subcategory scores ranged from -100 to +200.</w:t>
      </w:r>
    </w:p>
    <w:p w14:paraId="0E75EDCD" w14:textId="77777777" w:rsidR="00A1185E" w:rsidRPr="00DE6B28" w:rsidRDefault="00A1185E" w:rsidP="007D4600">
      <w:pPr>
        <w:spacing w:line="240" w:lineRule="auto"/>
        <w:rPr>
          <w:rFonts w:ascii="Times New Roman" w:hAnsi="Times New Roman" w:cs="Times New Roman"/>
          <w:kern w:val="0"/>
          <w:sz w:val="24"/>
          <w:szCs w:val="24"/>
          <w14:ligatures w14:val="none"/>
        </w:rPr>
      </w:pPr>
    </w:p>
    <w:p w14:paraId="5E2221EB" w14:textId="498A118E" w:rsidR="007D4600" w:rsidRPr="00DE6B28" w:rsidRDefault="008B2B93" w:rsidP="007D4600">
      <w:pPr>
        <w:spacing w:line="240" w:lineRule="auto"/>
        <w:rPr>
          <w:rFonts w:ascii="Times New Roman" w:hAnsi="Times New Roman" w:cs="Times New Roman"/>
          <w:sz w:val="24"/>
          <w:szCs w:val="24"/>
        </w:rPr>
      </w:pPr>
      <w:r w:rsidRPr="00DE6B28">
        <w:rPr>
          <w:rFonts w:ascii="Times New Roman" w:hAnsi="Times New Roman" w:cs="Times New Roman"/>
          <w:noProof/>
          <w:sz w:val="24"/>
          <w:szCs w:val="24"/>
        </w:rPr>
        <w:drawing>
          <wp:inline distT="0" distB="0" distL="0" distR="0" wp14:anchorId="5BDF319D" wp14:editId="1A1B53A5">
            <wp:extent cx="5943600" cy="1921510"/>
            <wp:effectExtent l="0" t="0" r="0" b="2540"/>
            <wp:docPr id="684442564" name="Picture 3" descr="A picture containing line, diagram,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442564" name="Picture 3" descr="A picture containing line, diagram, plot, fon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1921510"/>
                    </a:xfrm>
                    <a:prstGeom prst="rect">
                      <a:avLst/>
                    </a:prstGeom>
                    <a:noFill/>
                    <a:ln>
                      <a:noFill/>
                    </a:ln>
                  </pic:spPr>
                </pic:pic>
              </a:graphicData>
            </a:graphic>
          </wp:inline>
        </w:drawing>
      </w:r>
    </w:p>
    <w:sectPr w:rsidR="007D4600" w:rsidRPr="00DE6B28" w:rsidSect="002C58DB">
      <w:headerReference w:type="default" r:id="rId13"/>
      <w:headerReference w:type="firs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3-05-28T12:26:00Z" w:initials="CH">
    <w:p w14:paraId="14E9851F" w14:textId="77777777" w:rsidR="00206B0E" w:rsidRDefault="00206B0E" w:rsidP="00614375">
      <w:pPr>
        <w:pStyle w:val="CommentText"/>
      </w:pPr>
      <w:r>
        <w:rPr>
          <w:rStyle w:val="CommentReference"/>
        </w:rPr>
        <w:annotationRef/>
      </w:r>
      <w:r>
        <w:t>You usually start the first page header with Running head: but ABM wants their title page submitted separately. So not sure</w:t>
      </w:r>
    </w:p>
  </w:comment>
  <w:comment w:id="1" w:author="Christopher Huong" w:date="2023-05-28T14:25:00Z" w:initials="CH">
    <w:p w14:paraId="6AD3E83B" w14:textId="77777777" w:rsidR="002C0344" w:rsidRDefault="002C0344" w:rsidP="00AB5556">
      <w:pPr>
        <w:pStyle w:val="CommentText"/>
      </w:pPr>
      <w:r>
        <w:rPr>
          <w:rStyle w:val="CommentReference"/>
        </w:rPr>
        <w:annotationRef/>
      </w:r>
      <w:r>
        <w:t>They’ve recently changed the name to this from MHM</w:t>
      </w:r>
    </w:p>
  </w:comment>
  <w:comment w:id="2" w:author="Denver Brown" w:date="2023-04-18T15:13:00Z" w:initials="DB">
    <w:p w14:paraId="2527AA23" w14:textId="27BC625F" w:rsidR="00CC1AF0" w:rsidRDefault="00CC1AF0" w:rsidP="00CC1AF0">
      <w:pPr>
        <w:pStyle w:val="CommentText"/>
      </w:pPr>
      <w:r>
        <w:rPr>
          <w:rStyle w:val="CommentReference"/>
        </w:rPr>
        <w:annotationRef/>
      </w:r>
      <w:r>
        <w:t>Could we remove “common” and have this simply be mental disorder?</w:t>
      </w:r>
    </w:p>
  </w:comment>
  <w:comment w:id="3" w:author="Christopher Huong" w:date="2023-04-19T19:16:00Z" w:initials="CH">
    <w:p w14:paraId="7DB6D6CE" w14:textId="77777777" w:rsidR="00CC1AF0" w:rsidRDefault="00CC1AF0" w:rsidP="00CC1AF0">
      <w:pPr>
        <w:pStyle w:val="CommentText"/>
      </w:pPr>
      <w:r>
        <w:rPr>
          <w:rStyle w:val="CommentReference"/>
        </w:rPr>
        <w:annotationRef/>
      </w:r>
      <w:r>
        <w:t>The statistic of 29% refers to the disorders listed I believe. The reference is:The global prevalence of common mental disorders: a systematic review and meta-analysis</w:t>
      </w:r>
    </w:p>
  </w:comment>
  <w:comment w:id="4" w:author="Christopher Huong" w:date="2023-05-10T02:35:00Z" w:initials="CH">
    <w:p w14:paraId="727EE6DA" w14:textId="77777777" w:rsidR="00916623" w:rsidRDefault="00916623" w:rsidP="00B2620E">
      <w:pPr>
        <w:pStyle w:val="CommentText"/>
      </w:pPr>
      <w:r>
        <w:rPr>
          <w:rStyle w:val="CommentReference"/>
        </w:rPr>
        <w:annotationRef/>
      </w:r>
      <w:r>
        <w:t>Are we keeping this at subdomain? As it's still in the intro</w:t>
      </w:r>
    </w:p>
  </w:comment>
  <w:comment w:id="8" w:author="Denver Brown" w:date="2023-04-14T08:08:00Z" w:initials="DB">
    <w:p w14:paraId="1EE61DF2" w14:textId="11A485CB" w:rsidR="00CC1AF0" w:rsidRDefault="00CC1AF0" w:rsidP="00CC1AF0">
      <w:pPr>
        <w:pStyle w:val="CommentText"/>
      </w:pPr>
      <w:r>
        <w:rPr>
          <w:rStyle w:val="CommentReference"/>
        </w:rPr>
        <w:annotationRef/>
      </w:r>
      <w:r>
        <w:t>Given that you calculated ATCs, would it be appropriate to refer to the untreated (inactive) group here?</w:t>
      </w:r>
    </w:p>
  </w:comment>
  <w:comment w:id="9" w:author="Christopher Huong" w:date="2023-04-18T07:17:00Z" w:initials="CH">
    <w:p w14:paraId="7D179D15" w14:textId="77777777" w:rsidR="00CC1AF0" w:rsidRDefault="00CC1AF0" w:rsidP="00CC1AF0">
      <w:pPr>
        <w:pStyle w:val="CommentText"/>
      </w:pPr>
      <w:r>
        <w:rPr>
          <w:rStyle w:val="CommentReference"/>
        </w:rPr>
        <w:annotationRef/>
      </w:r>
      <w:r>
        <w:t>Effective sample sizes</w:t>
      </w:r>
    </w:p>
    <w:p w14:paraId="0DF23C79" w14:textId="77777777" w:rsidR="00CC1AF0" w:rsidRDefault="00CC1AF0" w:rsidP="00CC1AF0">
      <w:pPr>
        <w:pStyle w:val="CommentText"/>
      </w:pPr>
      <w:r>
        <w:t xml:space="preserve">                Control  Treated</w:t>
      </w:r>
    </w:p>
    <w:p w14:paraId="21069B97" w14:textId="77777777" w:rsidR="00CC1AF0" w:rsidRDefault="00CC1AF0" w:rsidP="00CC1AF0">
      <w:pPr>
        <w:pStyle w:val="CommentText"/>
      </w:pPr>
      <w:r>
        <w:t xml:space="preserve">Unadjusted  135525 206431. </w:t>
      </w:r>
    </w:p>
    <w:p w14:paraId="158BBB16" w14:textId="77777777" w:rsidR="00CC1AF0" w:rsidRDefault="00CC1AF0" w:rsidP="00CC1AF0">
      <w:pPr>
        <w:pStyle w:val="CommentText"/>
      </w:pPr>
      <w:r>
        <w:t>Adjusted    135525 140633.8</w:t>
      </w:r>
    </w:p>
  </w:comment>
  <w:comment w:id="10" w:author="Christopher Huong" w:date="2023-04-18T07:17:00Z" w:initials="CH">
    <w:p w14:paraId="2C94FC8E" w14:textId="77777777" w:rsidR="00CC1AF0" w:rsidRDefault="00CC1AF0" w:rsidP="00CC1AF0">
      <w:pPr>
        <w:pStyle w:val="CommentText"/>
      </w:pPr>
      <w:r>
        <w:rPr>
          <w:rStyle w:val="CommentReference"/>
        </w:rPr>
        <w:annotationRef/>
      </w:r>
      <w:r>
        <w:t>^ output from bal.tab()</w:t>
      </w:r>
    </w:p>
  </w:comment>
  <w:comment w:id="11" w:author="Christopher Huong" w:date="2023-04-18T07:17:00Z" w:initials="CH">
    <w:p w14:paraId="6AA9AAF3" w14:textId="77777777" w:rsidR="00CC1AF0" w:rsidRDefault="00CC1AF0" w:rsidP="00CC1AF0">
      <w:pPr>
        <w:pStyle w:val="CommentText"/>
      </w:pPr>
      <w:r>
        <w:rPr>
          <w:rStyle w:val="CommentReference"/>
        </w:rPr>
        <w:annotationRef/>
      </w:r>
      <w:r>
        <w:t>"when the estimand is the ATC, the returned propensity score is the probability of being in the control (i.e., non-focal) group."</w:t>
      </w:r>
    </w:p>
  </w:comment>
  <w:comment w:id="12" w:author="Denver Brown" w:date="2023-04-19T15:19:00Z" w:initials="DB">
    <w:p w14:paraId="0A10248A" w14:textId="77777777" w:rsidR="00CC1AF0" w:rsidRDefault="00CC1AF0" w:rsidP="00CC1AF0">
      <w:pPr>
        <w:pStyle w:val="CommentText"/>
      </w:pPr>
      <w:r>
        <w:rPr>
          <w:rStyle w:val="CommentReference"/>
        </w:rPr>
        <w:annotationRef/>
      </w:r>
      <w:r>
        <w:t>Thanks for clarifying</w:t>
      </w:r>
    </w:p>
  </w:comment>
  <w:comment w:id="13" w:author="Denver Brown" w:date="2023-04-14T08:09:00Z" w:initials="DB">
    <w:p w14:paraId="28568A11" w14:textId="77777777" w:rsidR="00CC1AF0" w:rsidRDefault="00CC1AF0" w:rsidP="00CC1AF0">
      <w:pPr>
        <w:pStyle w:val="CommentText"/>
      </w:pPr>
      <w:r>
        <w:rPr>
          <w:rStyle w:val="CommentReference"/>
        </w:rPr>
        <w:annotationRef/>
      </w:r>
      <w:r>
        <w:t>So is this the sample size that was used for analytic purposes? This section could be unpacked a bit better to help the reader understand what is going on.</w:t>
      </w:r>
    </w:p>
  </w:comment>
  <w:comment w:id="14" w:author="Christopher Huong" w:date="2023-04-18T07:39:00Z" w:initials="CH">
    <w:p w14:paraId="1AFB700A" w14:textId="77777777" w:rsidR="00CC1AF0" w:rsidRDefault="00CC1AF0" w:rsidP="00CC1AF0">
      <w:pPr>
        <w:pStyle w:val="CommentText"/>
      </w:pPr>
      <w:r>
        <w:rPr>
          <w:rStyle w:val="CommentReference"/>
        </w:rPr>
        <w:annotationRef/>
      </w:r>
      <w:r>
        <w:t>Added description and citation</w:t>
      </w:r>
    </w:p>
  </w:comment>
  <w:comment w:id="16" w:author="Denver Brown" w:date="2023-04-14T08:27:00Z" w:initials="DB">
    <w:p w14:paraId="3B05FC83" w14:textId="77777777" w:rsidR="00CC1AF0" w:rsidRDefault="00CC1AF0" w:rsidP="00CC1AF0">
      <w:pPr>
        <w:pStyle w:val="CommentText"/>
      </w:pPr>
      <w:r>
        <w:rPr>
          <w:rStyle w:val="CommentReference"/>
        </w:rPr>
        <w:annotationRef/>
      </w:r>
      <w:r>
        <w:t>We can remove Table 2 as you have all the information (side from the SEs) in here.</w:t>
      </w:r>
    </w:p>
    <w:p w14:paraId="6FB4EF00" w14:textId="77777777" w:rsidR="00CC1AF0" w:rsidRDefault="00CC1AF0" w:rsidP="00CC1AF0">
      <w:pPr>
        <w:pStyle w:val="CommentText"/>
      </w:pPr>
    </w:p>
    <w:p w14:paraId="0B41C2CC" w14:textId="77777777" w:rsidR="00CC1AF0" w:rsidRDefault="00CC1AF0" w:rsidP="00CC1AF0">
      <w:pPr>
        <w:pStyle w:val="CommentText"/>
      </w:pPr>
      <w:r>
        <w:t>Always be sure when you have a Table that you refer to it in the text.</w:t>
      </w:r>
    </w:p>
  </w:comment>
  <w:comment w:id="17" w:author="Christopher Huong" w:date="2023-04-18T07:52:00Z" w:initials="CH">
    <w:p w14:paraId="74DABFE2" w14:textId="77777777" w:rsidR="00CC1AF0" w:rsidRDefault="00CC1AF0" w:rsidP="00CC1AF0">
      <w:pPr>
        <w:pStyle w:val="CommentText"/>
      </w:pPr>
      <w:r>
        <w:rPr>
          <w:rStyle w:val="CommentReference"/>
        </w:rPr>
        <w:annotationRef/>
      </w:r>
      <w:r>
        <w:t>Done</w:t>
      </w:r>
    </w:p>
  </w:comment>
  <w:comment w:id="18" w:author="Denver Brown" w:date="2023-04-14T08:18:00Z" w:initials="DB">
    <w:p w14:paraId="07002EA7" w14:textId="77777777" w:rsidR="00CC1AF0" w:rsidRDefault="00CC1AF0" w:rsidP="00CC1AF0">
      <w:pPr>
        <w:pStyle w:val="CommentText"/>
      </w:pPr>
      <w:r>
        <w:rPr>
          <w:rStyle w:val="CommentReference"/>
        </w:rPr>
        <w:annotationRef/>
      </w:r>
      <w:r>
        <w:t>This reads like content that would be in the Discussion section. Suggest revising to simply report what was found and recycle this content in the discussion if it hasn’t been already.</w:t>
      </w:r>
    </w:p>
  </w:comment>
  <w:comment w:id="19" w:author="Christopher Huong" w:date="2023-04-18T07:54:00Z" w:initials="CH">
    <w:p w14:paraId="2D0A5F5C" w14:textId="77777777" w:rsidR="00CC1AF0" w:rsidRDefault="00CC1AF0" w:rsidP="00CC1AF0">
      <w:pPr>
        <w:pStyle w:val="CommentText"/>
      </w:pPr>
      <w:r>
        <w:rPr>
          <w:rStyle w:val="CommentReference"/>
        </w:rPr>
        <w:annotationRef/>
      </w:r>
      <w:r>
        <w:t>Got it, thank you</w:t>
      </w:r>
    </w:p>
  </w:comment>
  <w:comment w:id="20" w:author="Denver Brown" w:date="2023-04-14T09:01:00Z" w:initials="DB">
    <w:p w14:paraId="01F92A16" w14:textId="77777777" w:rsidR="00CC1AF0" w:rsidRDefault="00CC1AF0" w:rsidP="00CC1AF0">
      <w:pPr>
        <w:pStyle w:val="CommentText"/>
      </w:pPr>
      <w:r>
        <w:rPr>
          <w:rStyle w:val="CommentReference"/>
        </w:rPr>
        <w:annotationRef/>
      </w:r>
      <w:r>
        <w:t>I think this helps tie this paragraph together and link back to our introduction regarding the detriments of poor mental health on society.</w:t>
      </w:r>
    </w:p>
  </w:comment>
  <w:comment w:id="21" w:author="Denver Brown" w:date="2023-04-14T09:14:00Z" w:initials="DB">
    <w:p w14:paraId="4ED0436A" w14:textId="77777777" w:rsidR="00CC1AF0" w:rsidRDefault="00CC1AF0" w:rsidP="00CC1AF0">
      <w:pPr>
        <w:pStyle w:val="CommentText"/>
      </w:pPr>
      <w:r>
        <w:rPr>
          <w:rStyle w:val="CommentReference"/>
        </w:rPr>
        <w:annotationRef/>
      </w:r>
      <w:r>
        <w:t xml:space="preserve">Add examples of social self items/aspects here. </w:t>
      </w:r>
    </w:p>
    <w:p w14:paraId="26B726E8" w14:textId="77777777" w:rsidR="00CC1AF0" w:rsidRDefault="00CC1AF0" w:rsidP="00CC1AF0">
      <w:pPr>
        <w:pStyle w:val="CommentText"/>
      </w:pPr>
    </w:p>
    <w:p w14:paraId="5B5C6440" w14:textId="77777777" w:rsidR="00CC1AF0" w:rsidRDefault="00CC1AF0" w:rsidP="00CC1AF0">
      <w:pPr>
        <w:pStyle w:val="CommentText"/>
      </w:pPr>
      <w:r>
        <w:t>It is somewhat surprising given that physi</w:t>
      </w:r>
    </w:p>
  </w:comment>
  <w:comment w:id="22" w:author="Christopher Huong" w:date="2023-04-18T13:09:00Z" w:initials="CH">
    <w:p w14:paraId="027EE084" w14:textId="77777777" w:rsidR="00CC1AF0" w:rsidRDefault="00CC1AF0" w:rsidP="00CC1AF0">
      <w:pPr>
        <w:pStyle w:val="CommentText"/>
      </w:pPr>
      <w:r>
        <w:rPr>
          <w:rStyle w:val="CommentReference"/>
        </w:rPr>
        <w:annotationRef/>
      </w:r>
      <w:r>
        <w:t>I think the body image paper (on men) referenced here showed a lot of heterogeneity in the results which is why I consider it here. Maybe you have a better grasp of the literature as whole and can update this part. My search was nowhere near exhaustive</w:t>
      </w:r>
    </w:p>
  </w:comment>
  <w:comment w:id="24" w:author="Denver Brown" w:date="2023-04-19T15:33:00Z" w:initials="DB">
    <w:p w14:paraId="5877E5B1" w14:textId="77777777" w:rsidR="00CC1AF0" w:rsidRDefault="00CC1AF0" w:rsidP="00CC1AF0">
      <w:pPr>
        <w:pStyle w:val="CommentText"/>
      </w:pPr>
      <w:r>
        <w:rPr>
          <w:rStyle w:val="CommentReference"/>
        </w:rPr>
        <w:annotationRef/>
      </w:r>
      <w:r>
        <w:t>There is a solid body of evidence connecting PA to body image. It may be that the communication/relationship aspects of this domain are washing out those effects so I’ve switched body image for communication skills</w:t>
      </w:r>
    </w:p>
  </w:comment>
  <w:comment w:id="25" w:author="Christopher Huong" w:date="2023-04-19T19:33:00Z" w:initials="CH">
    <w:p w14:paraId="0AB3AAEC" w14:textId="77777777" w:rsidR="00CC1AF0" w:rsidRDefault="00CC1AF0" w:rsidP="00CC1AF0">
      <w:pPr>
        <w:pStyle w:val="CommentText"/>
      </w:pPr>
      <w:r>
        <w:rPr>
          <w:rStyle w:val="CommentReference"/>
        </w:rPr>
        <w:annotationRef/>
      </w:r>
      <w:r>
        <w:t>I've removed the empathy paper citation. The 3 citations here are now on loneliness and empathy</w:t>
      </w:r>
    </w:p>
  </w:comment>
  <w:comment w:id="26" w:author="Denver Brown" w:date="2023-04-14T09:23:00Z" w:initials="DB">
    <w:p w14:paraId="29B0CE44" w14:textId="77777777" w:rsidR="00CC1AF0" w:rsidRDefault="00CC1AF0" w:rsidP="00CC1AF0">
      <w:pPr>
        <w:pStyle w:val="CommentText"/>
      </w:pPr>
      <w:r>
        <w:rPr>
          <w:rStyle w:val="CommentReference"/>
        </w:rPr>
        <w:annotationRef/>
      </w:r>
      <w:r>
        <w:t xml:space="preserve">This will help to flow from the previous paragraph, while also highlighting how it addresses knowledge gaps </w:t>
      </w:r>
    </w:p>
  </w:comment>
  <w:comment w:id="27" w:author="Denver Brown" w:date="2023-04-19T15:41:00Z" w:initials="DB">
    <w:p w14:paraId="7EE5D8D2" w14:textId="77777777" w:rsidR="00CC1AF0" w:rsidRDefault="00CC1AF0" w:rsidP="00CC1AF0">
      <w:pPr>
        <w:pStyle w:val="CommentText"/>
      </w:pPr>
      <w:r>
        <w:rPr>
          <w:rStyle w:val="CommentReference"/>
        </w:rPr>
        <w:annotationRef/>
      </w:r>
      <w:r>
        <w:t>Would it make more sense to say “across the lifespan” here given that you say “differentially indicative”? The “given the bi…” component could potentially be removed, I’m not sure whether it adds something at this point now. You decide if it was helpful for not</w:t>
      </w:r>
    </w:p>
    <w:p w14:paraId="52BBF37D" w14:textId="77777777" w:rsidR="00CC1AF0" w:rsidRDefault="00CC1AF0" w:rsidP="00CC1AF0">
      <w:pPr>
        <w:pStyle w:val="CommentText"/>
      </w:pPr>
    </w:p>
  </w:comment>
  <w:comment w:id="28" w:author="Christopher Huong" w:date="2023-04-19T19:35:00Z" w:initials="CH">
    <w:p w14:paraId="0F78DE5A" w14:textId="77777777" w:rsidR="00CC1AF0" w:rsidRDefault="00CC1AF0" w:rsidP="00CC1AF0">
      <w:pPr>
        <w:pStyle w:val="CommentText"/>
      </w:pPr>
      <w:r>
        <w:rPr>
          <w:rStyle w:val="CommentReference"/>
        </w:rPr>
        <w:annotationRef/>
      </w:r>
      <w:r>
        <w:t>Does this help clarify?</w:t>
      </w:r>
    </w:p>
  </w:comment>
  <w:comment w:id="29" w:author="Denver Brown" w:date="2023-04-14T09:36:00Z" w:initials="DB">
    <w:p w14:paraId="2AF6D14D" w14:textId="77777777" w:rsidR="00CC1AF0" w:rsidRDefault="00CC1AF0" w:rsidP="00CC1AF0">
      <w:pPr>
        <w:pStyle w:val="CommentText"/>
      </w:pPr>
      <w:r>
        <w:rPr>
          <w:rStyle w:val="CommentReference"/>
        </w:rPr>
        <w:annotationRef/>
      </w:r>
      <w:r>
        <w:t>Referring to older adults here, correct? Be specific and state it if so. Then only use the bi-directional effects references below that focus on older adults</w:t>
      </w:r>
    </w:p>
  </w:comment>
  <w:comment w:id="30" w:author="Christopher Huong" w:date="2023-04-18T13:23:00Z" w:initials="CH">
    <w:p w14:paraId="59C85010" w14:textId="77777777" w:rsidR="00CC1AF0" w:rsidRDefault="00CC1AF0" w:rsidP="00CC1AF0">
      <w:pPr>
        <w:pStyle w:val="CommentText"/>
      </w:pPr>
      <w:r>
        <w:rPr>
          <w:rStyle w:val="CommentReference"/>
        </w:rPr>
        <w:annotationRef/>
      </w:r>
      <w:r>
        <w:t>Referring to younger ages here. My line of thinking was that since the average PA is higher among younger age groups, low PA is further from the 'norm' for that age group, and thus may be more indicative of impairment as compared to being sedentary in older adults.</w:t>
      </w:r>
    </w:p>
  </w:comment>
  <w:comment w:id="31" w:author="Denver Brown" w:date="2023-04-14T11:34:00Z" w:initials="DB">
    <w:p w14:paraId="74B44E86" w14:textId="77777777" w:rsidR="00CC1AF0" w:rsidRDefault="00CC1AF0" w:rsidP="00CC1AF0">
      <w:pPr>
        <w:pStyle w:val="CommentText"/>
      </w:pPr>
      <w:r>
        <w:rPr>
          <w:rStyle w:val="CommentReference"/>
        </w:rPr>
        <w:annotationRef/>
      </w:r>
      <w:r>
        <w:t>By this do you mean a study that did not use the MHM sample?</w:t>
      </w:r>
    </w:p>
  </w:comment>
  <w:comment w:id="32" w:author="Christopher Huong" w:date="2023-04-18T14:47:00Z" w:initials="CH">
    <w:p w14:paraId="44356D48" w14:textId="77777777" w:rsidR="00CC1AF0" w:rsidRDefault="00CC1AF0" w:rsidP="00CC1AF0">
      <w:pPr>
        <w:pStyle w:val="CommentText"/>
      </w:pPr>
      <w:r>
        <w:rPr>
          <w:rStyle w:val="CommentReference"/>
        </w:rPr>
        <w:annotationRef/>
      </w:r>
      <w:r>
        <w:t>Yes, I suppose. There has not been an out-of-sample validation study to my knowledge</w:t>
      </w:r>
    </w:p>
  </w:comment>
  <w:comment w:id="34" w:author="Denver Brown" w:date="2023-04-19T15:52:00Z" w:initials="DB">
    <w:p w14:paraId="50E5F69E" w14:textId="77777777" w:rsidR="007D4600" w:rsidRDefault="007D4600" w:rsidP="007D4600">
      <w:pPr>
        <w:pStyle w:val="CommentText"/>
      </w:pPr>
      <w:r>
        <w:rPr>
          <w:rStyle w:val="CommentReference"/>
        </w:rPr>
        <w:annotationRef/>
      </w:r>
      <w:r>
        <w:t>Make sure tables/figures follow APA formatting</w:t>
      </w:r>
    </w:p>
  </w:comment>
  <w:comment w:id="35" w:author="Denver Brown" w:date="2023-04-14T07:54:00Z" w:initials="DB">
    <w:p w14:paraId="2132E324" w14:textId="77777777" w:rsidR="007D4600" w:rsidRDefault="007D4600" w:rsidP="007D4600">
      <w:pPr>
        <w:pStyle w:val="CommentText"/>
      </w:pPr>
      <w:r>
        <w:rPr>
          <w:rStyle w:val="CommentReference"/>
        </w:rPr>
        <w:annotationRef/>
      </w:r>
      <w:r>
        <w:t>Lower case n for subsamples, capitalized N for full sample</w:t>
      </w:r>
    </w:p>
  </w:comment>
  <w:comment w:id="36" w:author="Christopher Huong" w:date="2023-05-07T03:26:00Z" w:initials="CH">
    <w:p w14:paraId="32073404" w14:textId="77777777" w:rsidR="00D81CA8" w:rsidRDefault="00D81CA8" w:rsidP="00893FAC">
      <w:pPr>
        <w:pStyle w:val="CommentText"/>
      </w:pPr>
      <w:r>
        <w:rPr>
          <w:rStyle w:val="CommentReference"/>
        </w:rPr>
        <w:annotationRef/>
      </w:r>
      <w:r>
        <w:t>Is the picture too squished? The raw file looks fine, but when copying into the document it gets weird</w:t>
      </w:r>
    </w:p>
  </w:comment>
  <w:comment w:id="37" w:author="Christopher Huong" w:date="2023-05-07T03:27:00Z" w:initials="CH">
    <w:p w14:paraId="7392AF64" w14:textId="77777777" w:rsidR="00D81CA8" w:rsidRDefault="00D81CA8" w:rsidP="00AD27C0">
      <w:pPr>
        <w:pStyle w:val="CommentText"/>
      </w:pPr>
      <w:r>
        <w:rPr>
          <w:rStyle w:val="CommentReference"/>
        </w:rPr>
        <w:annotationRef/>
      </w:r>
      <w:r>
        <w:t>I won't update in text Figure citations until confirmed this is OK. Then I will refer all overall MHQ and subdomain references to Figure1</w:t>
      </w:r>
    </w:p>
  </w:comment>
  <w:comment w:id="38" w:author="Christopher Huong" w:date="2023-05-07T03:43:00Z" w:initials="CH">
    <w:p w14:paraId="3BFD9648" w14:textId="77777777" w:rsidR="00DD6DF1" w:rsidRDefault="00DD6DF1" w:rsidP="0075171D">
      <w:pPr>
        <w:pStyle w:val="CommentText"/>
      </w:pPr>
      <w:r>
        <w:rPr>
          <w:rStyle w:val="CommentReference"/>
        </w:rPr>
        <w:annotationRef/>
      </w:r>
      <w:r>
        <w:t>Same goes for marginal effects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E9851F" w15:done="0"/>
  <w15:commentEx w15:paraId="6AD3E83B" w15:done="0"/>
  <w15:commentEx w15:paraId="2527AA23" w15:done="0"/>
  <w15:commentEx w15:paraId="7DB6D6CE" w15:paraIdParent="2527AA23" w15:done="0"/>
  <w15:commentEx w15:paraId="727EE6DA" w15:done="0"/>
  <w15:commentEx w15:paraId="1EE61DF2" w15:done="1"/>
  <w15:commentEx w15:paraId="158BBB16" w15:paraIdParent="1EE61DF2" w15:done="1"/>
  <w15:commentEx w15:paraId="2C94FC8E" w15:paraIdParent="1EE61DF2" w15:done="1"/>
  <w15:commentEx w15:paraId="6AA9AAF3" w15:paraIdParent="1EE61DF2" w15:done="1"/>
  <w15:commentEx w15:paraId="0A10248A" w15:paraIdParent="1EE61DF2" w15:done="1"/>
  <w15:commentEx w15:paraId="28568A11" w15:done="1"/>
  <w15:commentEx w15:paraId="1AFB700A" w15:paraIdParent="28568A11" w15:done="1"/>
  <w15:commentEx w15:paraId="0B41C2CC" w15:done="1"/>
  <w15:commentEx w15:paraId="74DABFE2" w15:paraIdParent="0B41C2CC" w15:done="1"/>
  <w15:commentEx w15:paraId="07002EA7" w15:done="1"/>
  <w15:commentEx w15:paraId="2D0A5F5C" w15:paraIdParent="07002EA7" w15:done="1"/>
  <w15:commentEx w15:paraId="01F92A16" w15:done="1"/>
  <w15:commentEx w15:paraId="5B5C6440" w15:done="1"/>
  <w15:commentEx w15:paraId="027EE084" w15:paraIdParent="5B5C6440" w15:done="1"/>
  <w15:commentEx w15:paraId="5877E5B1" w15:done="0"/>
  <w15:commentEx w15:paraId="0AB3AAEC" w15:paraIdParent="5877E5B1" w15:done="0"/>
  <w15:commentEx w15:paraId="29B0CE44" w15:done="1"/>
  <w15:commentEx w15:paraId="52BBF37D" w15:done="0"/>
  <w15:commentEx w15:paraId="0F78DE5A" w15:paraIdParent="52BBF37D" w15:done="0"/>
  <w15:commentEx w15:paraId="2AF6D14D" w15:done="0"/>
  <w15:commentEx w15:paraId="59C85010" w15:paraIdParent="2AF6D14D" w15:done="0"/>
  <w15:commentEx w15:paraId="74B44E86" w15:done="0"/>
  <w15:commentEx w15:paraId="44356D48" w15:paraIdParent="74B44E86" w15:done="0"/>
  <w15:commentEx w15:paraId="50E5F69E" w15:done="0"/>
  <w15:commentEx w15:paraId="2132E324" w15:done="1"/>
  <w15:commentEx w15:paraId="32073404" w15:done="1"/>
  <w15:commentEx w15:paraId="7392AF64" w15:paraIdParent="32073404" w15:done="1"/>
  <w15:commentEx w15:paraId="3BFD9648" w15:paraIdParent="3207340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DC6E3" w16cex:dateUtc="2023-05-28T16:26:00Z"/>
  <w16cex:commentExtensible w16cex:durableId="281DE2E1" w16cex:dateUtc="2023-05-28T18:25:00Z"/>
  <w16cex:commentExtensible w16cex:durableId="27EABC74" w16cex:dateUtc="2023-04-20T00:16:00Z"/>
  <w16cex:commentExtensible w16cex:durableId="28058154" w16cex:dateUtc="2023-05-10T07:35:00Z"/>
  <w16cex:commentExtensible w16cex:durableId="27E8C27A" w16cex:dateUtc="2023-04-18T12:17:00Z"/>
  <w16cex:commentExtensible w16cex:durableId="27E8C28E" w16cex:dateUtc="2023-04-18T12:17:00Z"/>
  <w16cex:commentExtensible w16cex:durableId="27E8C2A3" w16cex:dateUtc="2023-04-18T12:17:00Z"/>
  <w16cex:commentExtensible w16cex:durableId="27E8C7B8" w16cex:dateUtc="2023-04-18T12:39:00Z"/>
  <w16cex:commentExtensible w16cex:durableId="27E8CAAD" w16cex:dateUtc="2023-04-18T12:52:00Z"/>
  <w16cex:commentExtensible w16cex:durableId="27E8CB43" w16cex:dateUtc="2023-04-18T12:54:00Z"/>
  <w16cex:commentExtensible w16cex:durableId="27E91504" w16cex:dateUtc="2023-04-18T18:09:00Z"/>
  <w16cex:commentExtensible w16cex:durableId="27EAC07F" w16cex:dateUtc="2023-04-20T00:33:00Z"/>
  <w16cex:commentExtensible w16cex:durableId="27EAC11D" w16cex:dateUtc="2023-04-20T00:35:00Z"/>
  <w16cex:commentExtensible w16cex:durableId="27E91856" w16cex:dateUtc="2023-04-18T18:23:00Z"/>
  <w16cex:commentExtensible w16cex:durableId="27E92C08" w16cex:dateUtc="2023-04-18T19:47:00Z"/>
  <w16cex:commentExtensible w16cex:durableId="280198C8" w16cex:dateUtc="2023-05-07T08:26:00Z"/>
  <w16cex:commentExtensible w16cex:durableId="28019919" w16cex:dateUtc="2023-05-07T08:27:00Z"/>
  <w16cex:commentExtensible w16cex:durableId="28019CD9" w16cex:dateUtc="2023-05-07T08: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E9851F" w16cid:durableId="281DC6E3"/>
  <w16cid:commentId w16cid:paraId="6AD3E83B" w16cid:durableId="281DE2E1"/>
  <w16cid:commentId w16cid:paraId="2527AA23" w16cid:durableId="27E931FC"/>
  <w16cid:commentId w16cid:paraId="7DB6D6CE" w16cid:durableId="27EABC74"/>
  <w16cid:commentId w16cid:paraId="727EE6DA" w16cid:durableId="28058154"/>
  <w16cid:commentId w16cid:paraId="1EE61DF2" w16cid:durableId="27E38895"/>
  <w16cid:commentId w16cid:paraId="158BBB16" w16cid:durableId="27E8C27A"/>
  <w16cid:commentId w16cid:paraId="2C94FC8E" w16cid:durableId="27E8C28E"/>
  <w16cid:commentId w16cid:paraId="6AA9AAF3" w16cid:durableId="27E8C2A3"/>
  <w16cid:commentId w16cid:paraId="0A10248A" w16cid:durableId="27EA84F3"/>
  <w16cid:commentId w16cid:paraId="28568A11" w16cid:durableId="27E388B3"/>
  <w16cid:commentId w16cid:paraId="1AFB700A" w16cid:durableId="27E8C7B8"/>
  <w16cid:commentId w16cid:paraId="0B41C2CC" w16cid:durableId="27E38CD9"/>
  <w16cid:commentId w16cid:paraId="74DABFE2" w16cid:durableId="27E8CAAD"/>
  <w16cid:commentId w16cid:paraId="07002EA7" w16cid:durableId="27E38ADD"/>
  <w16cid:commentId w16cid:paraId="2D0A5F5C" w16cid:durableId="27E8CB43"/>
  <w16cid:commentId w16cid:paraId="01F92A16" w16cid:durableId="27E394F9"/>
  <w16cid:commentId w16cid:paraId="5B5C6440" w16cid:durableId="27E39811"/>
  <w16cid:commentId w16cid:paraId="027EE084" w16cid:durableId="27E91504"/>
  <w16cid:commentId w16cid:paraId="5877E5B1" w16cid:durableId="27EA883A"/>
  <w16cid:commentId w16cid:paraId="0AB3AAEC" w16cid:durableId="27EAC07F"/>
  <w16cid:commentId w16cid:paraId="29B0CE44" w16cid:durableId="27E399FD"/>
  <w16cid:commentId w16cid:paraId="52BBF37D" w16cid:durableId="27EA8A3F"/>
  <w16cid:commentId w16cid:paraId="0F78DE5A" w16cid:durableId="27EAC11D"/>
  <w16cid:commentId w16cid:paraId="2AF6D14D" w16cid:durableId="27E39D28"/>
  <w16cid:commentId w16cid:paraId="59C85010" w16cid:durableId="27E91856"/>
  <w16cid:commentId w16cid:paraId="74B44E86" w16cid:durableId="27E3B8A8"/>
  <w16cid:commentId w16cid:paraId="44356D48" w16cid:durableId="27E92C08"/>
  <w16cid:commentId w16cid:paraId="50E5F69E" w16cid:durableId="27EA8CC9"/>
  <w16cid:commentId w16cid:paraId="2132E324" w16cid:durableId="27E3852C"/>
  <w16cid:commentId w16cid:paraId="32073404" w16cid:durableId="280198C8"/>
  <w16cid:commentId w16cid:paraId="7392AF64" w16cid:durableId="28019919"/>
  <w16cid:commentId w16cid:paraId="3BFD9648" w16cid:durableId="28019C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A71B95" w14:textId="77777777" w:rsidR="008B2602" w:rsidRDefault="008B2602" w:rsidP="00CC1AF0">
      <w:pPr>
        <w:spacing w:after="0" w:line="240" w:lineRule="auto"/>
      </w:pPr>
      <w:r>
        <w:separator/>
      </w:r>
    </w:p>
  </w:endnote>
  <w:endnote w:type="continuationSeparator" w:id="0">
    <w:p w14:paraId="3D9030CD" w14:textId="77777777" w:rsidR="008B2602" w:rsidRDefault="008B2602" w:rsidP="00CC1A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87ACFD" w14:textId="77777777" w:rsidR="008B2602" w:rsidRDefault="008B2602" w:rsidP="00CC1AF0">
      <w:pPr>
        <w:spacing w:after="0" w:line="240" w:lineRule="auto"/>
      </w:pPr>
      <w:r>
        <w:separator/>
      </w:r>
    </w:p>
  </w:footnote>
  <w:footnote w:type="continuationSeparator" w:id="0">
    <w:p w14:paraId="2E02CF6E" w14:textId="77777777" w:rsidR="008B2602" w:rsidRDefault="008B2602" w:rsidP="00CC1A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4A22A" w14:textId="79DD05B7" w:rsidR="00B96725" w:rsidRDefault="00B96725">
    <w:pPr>
      <w:pStyle w:val="Header"/>
      <w:jc w:val="right"/>
    </w:pPr>
    <w:r w:rsidRPr="00B96725">
      <w:t xml:space="preserve">ESTIMATING TREATMENT EFFECTS OF PHYSICAL ACTIVITY </w:t>
    </w:r>
    <w:r>
      <w:tab/>
    </w:r>
    <w:sdt>
      <w:sdtPr>
        <w:id w:val="-54760059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7A86C55" w14:textId="77777777" w:rsidR="00B96725" w:rsidRDefault="00B9672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74213" w14:textId="506FB787" w:rsidR="00B96725" w:rsidRDefault="00B96725">
    <w:pPr>
      <w:pStyle w:val="Header"/>
      <w:jc w:val="right"/>
    </w:pPr>
    <w:r w:rsidRPr="00B96725">
      <w:t xml:space="preserve">ESTIMATING TREATMENT EFFECTS OF PHYSICAL ACTIVITY </w:t>
    </w:r>
    <w:r>
      <w:tab/>
    </w:r>
    <w:sdt>
      <w:sdtPr>
        <w:id w:val="17631018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D84DFA4" w14:textId="77777777" w:rsidR="00B96725" w:rsidRDefault="00B967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353532699">
    <w:abstractNumId w:val="1"/>
  </w:num>
  <w:num w:numId="2" w16cid:durableId="1859003032">
    <w:abstractNumId w:val="2"/>
  </w:num>
  <w:num w:numId="3" w16cid:durableId="148177057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AD" w15:userId="S::christopher.huong@my.utsa.edu::e99aaf3a-44b8-4f14-8d34-6b95fd89c088"/>
  </w15:person>
  <w15:person w15:author="Denver Brown">
    <w15:presenceInfo w15:providerId="AD" w15:userId="S-1-5-21-1922958001-1748050809-1695950106-1224754"/>
  </w15:person>
  <w15:person w15:author="Denver Brown [2]">
    <w15:presenceInfo w15:providerId="AD" w15:userId="S::denver.brown@utsa.edu::9acf3aa8-48d7-42c4-a809-28fc2109e9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203F"/>
    <w:rsid w:val="00072800"/>
    <w:rsid w:val="00166D42"/>
    <w:rsid w:val="001E6718"/>
    <w:rsid w:val="001F0BC9"/>
    <w:rsid w:val="00206B0E"/>
    <w:rsid w:val="002C0344"/>
    <w:rsid w:val="002C58DB"/>
    <w:rsid w:val="002F6F86"/>
    <w:rsid w:val="003D351F"/>
    <w:rsid w:val="003E14A0"/>
    <w:rsid w:val="00403E7B"/>
    <w:rsid w:val="00461143"/>
    <w:rsid w:val="005218AB"/>
    <w:rsid w:val="005517F3"/>
    <w:rsid w:val="006C3F02"/>
    <w:rsid w:val="006F5A64"/>
    <w:rsid w:val="00750206"/>
    <w:rsid w:val="00753E9B"/>
    <w:rsid w:val="007B7C6D"/>
    <w:rsid w:val="007D4600"/>
    <w:rsid w:val="008013CB"/>
    <w:rsid w:val="008B2602"/>
    <w:rsid w:val="008B2B93"/>
    <w:rsid w:val="00916623"/>
    <w:rsid w:val="0093119D"/>
    <w:rsid w:val="00957D6A"/>
    <w:rsid w:val="0096369D"/>
    <w:rsid w:val="009C0AF2"/>
    <w:rsid w:val="009C64BF"/>
    <w:rsid w:val="00A1185E"/>
    <w:rsid w:val="00B96725"/>
    <w:rsid w:val="00CC1AF0"/>
    <w:rsid w:val="00D65FA7"/>
    <w:rsid w:val="00D81CA8"/>
    <w:rsid w:val="00D83F4F"/>
    <w:rsid w:val="00DB7C31"/>
    <w:rsid w:val="00DD203F"/>
    <w:rsid w:val="00DD6DF1"/>
    <w:rsid w:val="00DE6B28"/>
    <w:rsid w:val="00DF2C5B"/>
    <w:rsid w:val="00DF326D"/>
    <w:rsid w:val="00E00666"/>
    <w:rsid w:val="00E255B6"/>
    <w:rsid w:val="00E71269"/>
    <w:rsid w:val="00E96090"/>
    <w:rsid w:val="00F304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DC655C"/>
  <w15:chartTrackingRefBased/>
  <w15:docId w15:val="{A790B076-218F-4470-98EC-5B1E25CBA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1AF0"/>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BodyText"/>
    <w:link w:val="Heading2Char"/>
    <w:uiPriority w:val="9"/>
    <w:unhideWhenUsed/>
    <w:qFormat/>
    <w:rsid w:val="00CC1AF0"/>
    <w:pPr>
      <w:keepNext/>
      <w:keepLines/>
      <w:spacing w:before="200" w:after="0" w:line="240" w:lineRule="auto"/>
      <w:outlineLvl w:val="1"/>
    </w:pPr>
    <w:rPr>
      <w:rFonts w:asciiTheme="majorHAnsi" w:eastAsiaTheme="majorEastAsia" w:hAnsiTheme="majorHAnsi" w:cstheme="majorBidi"/>
      <w:b/>
      <w:bCs/>
      <w:color w:val="4472C4" w:themeColor="accent1"/>
      <w:kern w:val="0"/>
      <w:sz w:val="28"/>
      <w:szCs w:val="28"/>
      <w14:ligatures w14:val="none"/>
    </w:rPr>
  </w:style>
  <w:style w:type="paragraph" w:styleId="Heading3">
    <w:name w:val="heading 3"/>
    <w:basedOn w:val="Normal"/>
    <w:next w:val="BodyText"/>
    <w:link w:val="Heading3Char"/>
    <w:uiPriority w:val="9"/>
    <w:unhideWhenUsed/>
    <w:qFormat/>
    <w:rsid w:val="00CC1AF0"/>
    <w:pPr>
      <w:keepNext/>
      <w:keepLines/>
      <w:spacing w:before="200" w:after="0" w:line="240" w:lineRule="auto"/>
      <w:outlineLvl w:val="2"/>
    </w:pPr>
    <w:rPr>
      <w:rFonts w:asciiTheme="majorHAnsi" w:eastAsiaTheme="majorEastAsia" w:hAnsiTheme="majorHAnsi" w:cstheme="majorBidi"/>
      <w:b/>
      <w:bCs/>
      <w:color w:val="4472C4" w:themeColor="accent1"/>
      <w:kern w:val="0"/>
      <w:sz w:val="24"/>
      <w:szCs w:val="24"/>
      <w14:ligatures w14:val="none"/>
    </w:rPr>
  </w:style>
  <w:style w:type="paragraph" w:styleId="Heading4">
    <w:name w:val="heading 4"/>
    <w:basedOn w:val="Normal"/>
    <w:next w:val="BodyText"/>
    <w:link w:val="Heading4Char"/>
    <w:uiPriority w:val="9"/>
    <w:unhideWhenUsed/>
    <w:qFormat/>
    <w:rsid w:val="00CC1AF0"/>
    <w:pPr>
      <w:keepNext/>
      <w:keepLines/>
      <w:spacing w:before="200" w:after="0" w:line="240" w:lineRule="auto"/>
      <w:outlineLvl w:val="3"/>
    </w:pPr>
    <w:rPr>
      <w:rFonts w:asciiTheme="majorHAnsi" w:eastAsiaTheme="majorEastAsia" w:hAnsiTheme="majorHAnsi" w:cstheme="majorBidi"/>
      <w:bCs/>
      <w:i/>
      <w:color w:val="4472C4" w:themeColor="accent1"/>
      <w:kern w:val="0"/>
      <w:sz w:val="24"/>
      <w:szCs w:val="24"/>
      <w14:ligatures w14:val="none"/>
    </w:rPr>
  </w:style>
  <w:style w:type="paragraph" w:styleId="Heading5">
    <w:name w:val="heading 5"/>
    <w:basedOn w:val="Normal"/>
    <w:next w:val="BodyText"/>
    <w:link w:val="Heading5Char"/>
    <w:uiPriority w:val="9"/>
    <w:unhideWhenUsed/>
    <w:qFormat/>
    <w:rsid w:val="00CC1AF0"/>
    <w:pPr>
      <w:keepNext/>
      <w:keepLines/>
      <w:spacing w:before="200" w:after="0" w:line="240" w:lineRule="auto"/>
      <w:outlineLvl w:val="4"/>
    </w:pPr>
    <w:rPr>
      <w:rFonts w:asciiTheme="majorHAnsi" w:eastAsiaTheme="majorEastAsia" w:hAnsiTheme="majorHAnsi" w:cstheme="majorBidi"/>
      <w:iCs/>
      <w:color w:val="4472C4" w:themeColor="accent1"/>
      <w:kern w:val="0"/>
      <w:sz w:val="24"/>
      <w:szCs w:val="24"/>
      <w14:ligatures w14:val="none"/>
    </w:rPr>
  </w:style>
  <w:style w:type="paragraph" w:styleId="Heading6">
    <w:name w:val="heading 6"/>
    <w:basedOn w:val="Normal"/>
    <w:next w:val="BodyText"/>
    <w:link w:val="Heading6Char"/>
    <w:uiPriority w:val="9"/>
    <w:unhideWhenUsed/>
    <w:qFormat/>
    <w:rsid w:val="00CC1AF0"/>
    <w:pPr>
      <w:keepNext/>
      <w:keepLines/>
      <w:spacing w:before="200" w:after="0" w:line="240" w:lineRule="auto"/>
      <w:outlineLvl w:val="5"/>
    </w:pPr>
    <w:rPr>
      <w:rFonts w:asciiTheme="majorHAnsi" w:eastAsiaTheme="majorEastAsia" w:hAnsiTheme="majorHAnsi" w:cstheme="majorBidi"/>
      <w:color w:val="4472C4" w:themeColor="accent1"/>
      <w:kern w:val="0"/>
      <w:sz w:val="24"/>
      <w:szCs w:val="24"/>
      <w14:ligatures w14:val="none"/>
    </w:rPr>
  </w:style>
  <w:style w:type="paragraph" w:styleId="Heading7">
    <w:name w:val="heading 7"/>
    <w:basedOn w:val="Normal"/>
    <w:next w:val="BodyText"/>
    <w:link w:val="Heading7Char"/>
    <w:uiPriority w:val="9"/>
    <w:unhideWhenUsed/>
    <w:qFormat/>
    <w:rsid w:val="00CC1AF0"/>
    <w:pPr>
      <w:keepNext/>
      <w:keepLines/>
      <w:spacing w:before="200" w:after="0" w:line="240" w:lineRule="auto"/>
      <w:outlineLvl w:val="6"/>
    </w:pPr>
    <w:rPr>
      <w:rFonts w:asciiTheme="majorHAnsi" w:eastAsiaTheme="majorEastAsia" w:hAnsiTheme="majorHAnsi" w:cstheme="majorBidi"/>
      <w:color w:val="4472C4" w:themeColor="accent1"/>
      <w:kern w:val="0"/>
      <w:sz w:val="24"/>
      <w:szCs w:val="24"/>
      <w14:ligatures w14:val="none"/>
    </w:rPr>
  </w:style>
  <w:style w:type="paragraph" w:styleId="Heading8">
    <w:name w:val="heading 8"/>
    <w:basedOn w:val="Normal"/>
    <w:next w:val="BodyText"/>
    <w:link w:val="Heading8Char"/>
    <w:uiPriority w:val="9"/>
    <w:unhideWhenUsed/>
    <w:qFormat/>
    <w:rsid w:val="00CC1AF0"/>
    <w:pPr>
      <w:keepNext/>
      <w:keepLines/>
      <w:spacing w:before="200" w:after="0" w:line="240" w:lineRule="auto"/>
      <w:outlineLvl w:val="7"/>
    </w:pPr>
    <w:rPr>
      <w:rFonts w:asciiTheme="majorHAnsi" w:eastAsiaTheme="majorEastAsia" w:hAnsiTheme="majorHAnsi" w:cstheme="majorBidi"/>
      <w:color w:val="4472C4" w:themeColor="accent1"/>
      <w:kern w:val="0"/>
      <w:sz w:val="24"/>
      <w:szCs w:val="24"/>
      <w14:ligatures w14:val="none"/>
    </w:rPr>
  </w:style>
  <w:style w:type="paragraph" w:styleId="Heading9">
    <w:name w:val="heading 9"/>
    <w:basedOn w:val="Normal"/>
    <w:next w:val="BodyText"/>
    <w:link w:val="Heading9Char"/>
    <w:uiPriority w:val="9"/>
    <w:unhideWhenUsed/>
    <w:qFormat/>
    <w:rsid w:val="00CC1AF0"/>
    <w:pPr>
      <w:keepNext/>
      <w:keepLines/>
      <w:spacing w:before="200" w:after="0" w:line="240" w:lineRule="auto"/>
      <w:outlineLvl w:val="8"/>
    </w:pPr>
    <w:rPr>
      <w:rFonts w:asciiTheme="majorHAnsi" w:eastAsiaTheme="majorEastAsia" w:hAnsiTheme="majorHAnsi" w:cstheme="majorBidi"/>
      <w:color w:val="4472C4" w:themeColor="accent1"/>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1AF0"/>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CC1AF0"/>
    <w:rPr>
      <w:rFonts w:asciiTheme="majorHAnsi" w:eastAsiaTheme="majorEastAsia" w:hAnsiTheme="majorHAnsi" w:cstheme="majorBidi"/>
      <w:b/>
      <w:bCs/>
      <w:color w:val="4472C4" w:themeColor="accent1"/>
      <w:kern w:val="0"/>
      <w:sz w:val="28"/>
      <w:szCs w:val="28"/>
      <w14:ligatures w14:val="none"/>
    </w:rPr>
  </w:style>
  <w:style w:type="character" w:customStyle="1" w:styleId="Heading3Char">
    <w:name w:val="Heading 3 Char"/>
    <w:basedOn w:val="DefaultParagraphFont"/>
    <w:link w:val="Heading3"/>
    <w:uiPriority w:val="9"/>
    <w:rsid w:val="00CC1AF0"/>
    <w:rPr>
      <w:rFonts w:asciiTheme="majorHAnsi" w:eastAsiaTheme="majorEastAsia" w:hAnsiTheme="majorHAnsi" w:cstheme="majorBidi"/>
      <w:b/>
      <w:bCs/>
      <w:color w:val="4472C4" w:themeColor="accent1"/>
      <w:kern w:val="0"/>
      <w:sz w:val="24"/>
      <w:szCs w:val="24"/>
      <w14:ligatures w14:val="none"/>
    </w:rPr>
  </w:style>
  <w:style w:type="character" w:customStyle="1" w:styleId="Heading4Char">
    <w:name w:val="Heading 4 Char"/>
    <w:basedOn w:val="DefaultParagraphFont"/>
    <w:link w:val="Heading4"/>
    <w:uiPriority w:val="9"/>
    <w:rsid w:val="00CC1AF0"/>
    <w:rPr>
      <w:rFonts w:asciiTheme="majorHAnsi" w:eastAsiaTheme="majorEastAsia" w:hAnsiTheme="majorHAnsi" w:cstheme="majorBidi"/>
      <w:bCs/>
      <w:i/>
      <w:color w:val="4472C4" w:themeColor="accent1"/>
      <w:kern w:val="0"/>
      <w:sz w:val="24"/>
      <w:szCs w:val="24"/>
      <w14:ligatures w14:val="none"/>
    </w:rPr>
  </w:style>
  <w:style w:type="character" w:customStyle="1" w:styleId="Heading5Char">
    <w:name w:val="Heading 5 Char"/>
    <w:basedOn w:val="DefaultParagraphFont"/>
    <w:link w:val="Heading5"/>
    <w:uiPriority w:val="9"/>
    <w:rsid w:val="00CC1AF0"/>
    <w:rPr>
      <w:rFonts w:asciiTheme="majorHAnsi" w:eastAsiaTheme="majorEastAsia" w:hAnsiTheme="majorHAnsi" w:cstheme="majorBidi"/>
      <w:iCs/>
      <w:color w:val="4472C4" w:themeColor="accent1"/>
      <w:kern w:val="0"/>
      <w:sz w:val="24"/>
      <w:szCs w:val="24"/>
      <w14:ligatures w14:val="none"/>
    </w:rPr>
  </w:style>
  <w:style w:type="character" w:customStyle="1" w:styleId="Heading6Char">
    <w:name w:val="Heading 6 Char"/>
    <w:basedOn w:val="DefaultParagraphFont"/>
    <w:link w:val="Heading6"/>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7Char">
    <w:name w:val="Heading 7 Char"/>
    <w:basedOn w:val="DefaultParagraphFont"/>
    <w:link w:val="Heading7"/>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8Char">
    <w:name w:val="Heading 8 Char"/>
    <w:basedOn w:val="DefaultParagraphFont"/>
    <w:link w:val="Heading8"/>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9Char">
    <w:name w:val="Heading 9 Char"/>
    <w:basedOn w:val="DefaultParagraphFont"/>
    <w:link w:val="Heading9"/>
    <w:uiPriority w:val="9"/>
    <w:rsid w:val="00CC1AF0"/>
    <w:rPr>
      <w:rFonts w:asciiTheme="majorHAnsi" w:eastAsiaTheme="majorEastAsia" w:hAnsiTheme="majorHAnsi" w:cstheme="majorBidi"/>
      <w:color w:val="4472C4" w:themeColor="accent1"/>
      <w:kern w:val="0"/>
      <w:sz w:val="24"/>
      <w:szCs w:val="24"/>
      <w14:ligatures w14:val="none"/>
    </w:rPr>
  </w:style>
  <w:style w:type="numbering" w:customStyle="1" w:styleId="NoList1">
    <w:name w:val="No List1"/>
    <w:next w:val="NoList"/>
    <w:uiPriority w:val="99"/>
    <w:semiHidden/>
    <w:unhideWhenUsed/>
    <w:rsid w:val="00CC1AF0"/>
  </w:style>
  <w:style w:type="character" w:styleId="CommentReference">
    <w:name w:val="annotation reference"/>
    <w:basedOn w:val="DefaultParagraphFont"/>
    <w:uiPriority w:val="99"/>
    <w:semiHidden/>
    <w:unhideWhenUsed/>
    <w:rsid w:val="00CC1AF0"/>
    <w:rPr>
      <w:sz w:val="16"/>
      <w:szCs w:val="16"/>
    </w:rPr>
  </w:style>
  <w:style w:type="paragraph" w:styleId="CommentText">
    <w:name w:val="annotation text"/>
    <w:basedOn w:val="Normal"/>
    <w:link w:val="CommentTextChar"/>
    <w:uiPriority w:val="99"/>
    <w:unhideWhenUsed/>
    <w:rsid w:val="00CC1AF0"/>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CC1AF0"/>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CC1AF0"/>
    <w:rPr>
      <w:b/>
      <w:bCs/>
    </w:rPr>
  </w:style>
  <w:style w:type="character" w:customStyle="1" w:styleId="CommentSubjectChar">
    <w:name w:val="Comment Subject Char"/>
    <w:basedOn w:val="CommentTextChar"/>
    <w:link w:val="CommentSubject"/>
    <w:uiPriority w:val="99"/>
    <w:semiHidden/>
    <w:rsid w:val="00CC1AF0"/>
    <w:rPr>
      <w:b/>
      <w:bCs/>
      <w:kern w:val="0"/>
      <w:sz w:val="20"/>
      <w:szCs w:val="20"/>
      <w14:ligatures w14:val="none"/>
    </w:rPr>
  </w:style>
  <w:style w:type="paragraph" w:styleId="Bibliography">
    <w:name w:val="Bibliography"/>
    <w:basedOn w:val="Normal"/>
    <w:next w:val="Normal"/>
    <w:unhideWhenUsed/>
    <w:qFormat/>
    <w:rsid w:val="00CC1AF0"/>
    <w:pPr>
      <w:tabs>
        <w:tab w:val="left" w:pos="384"/>
      </w:tabs>
      <w:spacing w:after="240" w:line="480" w:lineRule="auto"/>
      <w:ind w:left="384" w:hanging="384"/>
    </w:pPr>
    <w:rPr>
      <w:kern w:val="0"/>
      <w14:ligatures w14:val="none"/>
    </w:rPr>
  </w:style>
  <w:style w:type="character" w:styleId="Hyperlink">
    <w:name w:val="Hyperlink"/>
    <w:basedOn w:val="DefaultParagraphFont"/>
    <w:unhideWhenUsed/>
    <w:rsid w:val="00CC1AF0"/>
    <w:rPr>
      <w:color w:val="0563C1" w:themeColor="hyperlink"/>
      <w:u w:val="single"/>
    </w:rPr>
  </w:style>
  <w:style w:type="character" w:styleId="UnresolvedMention">
    <w:name w:val="Unresolved Mention"/>
    <w:basedOn w:val="DefaultParagraphFont"/>
    <w:uiPriority w:val="99"/>
    <w:semiHidden/>
    <w:unhideWhenUsed/>
    <w:rsid w:val="00CC1AF0"/>
    <w:rPr>
      <w:color w:val="605E5C"/>
      <w:shd w:val="clear" w:color="auto" w:fill="E1DFDD"/>
    </w:rPr>
  </w:style>
  <w:style w:type="paragraph" w:customStyle="1" w:styleId="EndNoteBibliographyTitle">
    <w:name w:val="EndNote Bibliography Title"/>
    <w:basedOn w:val="Normal"/>
    <w:link w:val="EndNoteBibliographyTitleChar"/>
    <w:rsid w:val="00CC1AF0"/>
    <w:pPr>
      <w:spacing w:after="0"/>
      <w:jc w:val="center"/>
    </w:pPr>
    <w:rPr>
      <w:rFonts w:ascii="Calibri" w:hAnsi="Calibri" w:cs="Calibri"/>
      <w:noProof/>
      <w:kern w:val="0"/>
      <w14:ligatures w14:val="none"/>
    </w:rPr>
  </w:style>
  <w:style w:type="character" w:customStyle="1" w:styleId="EndNoteBibliographyTitleChar">
    <w:name w:val="EndNote Bibliography Title Char"/>
    <w:basedOn w:val="DefaultParagraphFont"/>
    <w:link w:val="EndNoteBibliographyTitle"/>
    <w:rsid w:val="00CC1AF0"/>
    <w:rPr>
      <w:rFonts w:ascii="Calibri" w:hAnsi="Calibri" w:cs="Calibri"/>
      <w:noProof/>
      <w:kern w:val="0"/>
      <w14:ligatures w14:val="none"/>
    </w:rPr>
  </w:style>
  <w:style w:type="paragraph" w:customStyle="1" w:styleId="EndNoteBibliography">
    <w:name w:val="EndNote Bibliography"/>
    <w:basedOn w:val="Normal"/>
    <w:link w:val="EndNoteBibliographyChar"/>
    <w:rsid w:val="00CC1AF0"/>
    <w:pPr>
      <w:spacing w:line="240" w:lineRule="auto"/>
    </w:pPr>
    <w:rPr>
      <w:rFonts w:ascii="Calibri" w:hAnsi="Calibri" w:cs="Calibri"/>
      <w:noProof/>
      <w:kern w:val="0"/>
      <w14:ligatures w14:val="none"/>
    </w:rPr>
  </w:style>
  <w:style w:type="character" w:customStyle="1" w:styleId="EndNoteBibliographyChar">
    <w:name w:val="EndNote Bibliography Char"/>
    <w:basedOn w:val="DefaultParagraphFont"/>
    <w:link w:val="EndNoteBibliography"/>
    <w:rsid w:val="00CC1AF0"/>
    <w:rPr>
      <w:rFonts w:ascii="Calibri" w:hAnsi="Calibri" w:cs="Calibri"/>
      <w:noProof/>
      <w:kern w:val="0"/>
      <w14:ligatures w14:val="none"/>
    </w:rPr>
  </w:style>
  <w:style w:type="paragraph" w:styleId="ListParagraph">
    <w:name w:val="List Paragraph"/>
    <w:basedOn w:val="Normal"/>
    <w:uiPriority w:val="34"/>
    <w:qFormat/>
    <w:rsid w:val="00CC1AF0"/>
    <w:pPr>
      <w:ind w:left="720"/>
      <w:contextualSpacing/>
    </w:pPr>
    <w:rPr>
      <w:kern w:val="0"/>
      <w14:ligatures w14:val="none"/>
    </w:rPr>
  </w:style>
  <w:style w:type="paragraph" w:styleId="Revision">
    <w:name w:val="Revision"/>
    <w:hidden/>
    <w:uiPriority w:val="99"/>
    <w:semiHidden/>
    <w:rsid w:val="00CC1AF0"/>
    <w:pPr>
      <w:spacing w:after="0" w:line="240" w:lineRule="auto"/>
    </w:pPr>
    <w:rPr>
      <w:kern w:val="0"/>
      <w14:ligatures w14:val="none"/>
    </w:rPr>
  </w:style>
  <w:style w:type="paragraph" w:styleId="BalloonText">
    <w:name w:val="Balloon Text"/>
    <w:basedOn w:val="Normal"/>
    <w:link w:val="BalloonTextChar"/>
    <w:uiPriority w:val="99"/>
    <w:semiHidden/>
    <w:unhideWhenUsed/>
    <w:rsid w:val="00CC1AF0"/>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CC1AF0"/>
    <w:rPr>
      <w:rFonts w:ascii="Segoe UI" w:hAnsi="Segoe UI" w:cs="Segoe UI"/>
      <w:kern w:val="0"/>
      <w:sz w:val="18"/>
      <w:szCs w:val="18"/>
      <w14:ligatures w14:val="none"/>
    </w:rPr>
  </w:style>
  <w:style w:type="paragraph" w:styleId="BodyText">
    <w:name w:val="Body Text"/>
    <w:basedOn w:val="Normal"/>
    <w:link w:val="BodyTextChar"/>
    <w:qFormat/>
    <w:rsid w:val="00CC1AF0"/>
    <w:pPr>
      <w:spacing w:before="180" w:after="180" w:line="240" w:lineRule="auto"/>
    </w:pPr>
    <w:rPr>
      <w:kern w:val="0"/>
      <w:sz w:val="24"/>
      <w:szCs w:val="24"/>
      <w14:ligatures w14:val="none"/>
    </w:rPr>
  </w:style>
  <w:style w:type="character" w:customStyle="1" w:styleId="BodyTextChar">
    <w:name w:val="Body Text Char"/>
    <w:basedOn w:val="DefaultParagraphFont"/>
    <w:link w:val="BodyText"/>
    <w:rsid w:val="00CC1AF0"/>
    <w:rPr>
      <w:kern w:val="0"/>
      <w:sz w:val="24"/>
      <w:szCs w:val="24"/>
      <w14:ligatures w14:val="none"/>
    </w:rPr>
  </w:style>
  <w:style w:type="paragraph" w:customStyle="1" w:styleId="FirstParagraph">
    <w:name w:val="First Paragraph"/>
    <w:basedOn w:val="BodyText"/>
    <w:next w:val="BodyText"/>
    <w:qFormat/>
    <w:rsid w:val="00CC1AF0"/>
  </w:style>
  <w:style w:type="paragraph" w:customStyle="1" w:styleId="Compact">
    <w:name w:val="Compact"/>
    <w:basedOn w:val="BodyText"/>
    <w:qFormat/>
    <w:rsid w:val="00CC1AF0"/>
    <w:pPr>
      <w:spacing w:before="36" w:after="36"/>
    </w:pPr>
  </w:style>
  <w:style w:type="paragraph" w:styleId="Title">
    <w:name w:val="Title"/>
    <w:basedOn w:val="Normal"/>
    <w:next w:val="BodyText"/>
    <w:link w:val="TitleChar"/>
    <w:qFormat/>
    <w:rsid w:val="00CC1AF0"/>
    <w:pPr>
      <w:keepNext/>
      <w:keepLines/>
      <w:spacing w:before="480" w:after="240" w:line="240" w:lineRule="auto"/>
      <w:jc w:val="center"/>
    </w:pPr>
    <w:rPr>
      <w:rFonts w:asciiTheme="majorHAnsi" w:eastAsiaTheme="majorEastAsia" w:hAnsiTheme="majorHAnsi" w:cstheme="majorBidi"/>
      <w:b/>
      <w:bCs/>
      <w:color w:val="2D4F8E" w:themeColor="accent1" w:themeShade="B5"/>
      <w:kern w:val="0"/>
      <w:sz w:val="36"/>
      <w:szCs w:val="36"/>
      <w14:ligatures w14:val="none"/>
    </w:rPr>
  </w:style>
  <w:style w:type="character" w:customStyle="1" w:styleId="TitleChar">
    <w:name w:val="Title Char"/>
    <w:basedOn w:val="DefaultParagraphFont"/>
    <w:link w:val="Title"/>
    <w:rsid w:val="00CC1AF0"/>
    <w:rPr>
      <w:rFonts w:asciiTheme="majorHAnsi" w:eastAsiaTheme="majorEastAsia" w:hAnsiTheme="majorHAnsi" w:cstheme="majorBidi"/>
      <w:b/>
      <w:bCs/>
      <w:color w:val="2D4F8E" w:themeColor="accent1" w:themeShade="B5"/>
      <w:kern w:val="0"/>
      <w:sz w:val="36"/>
      <w:szCs w:val="36"/>
      <w14:ligatures w14:val="none"/>
    </w:rPr>
  </w:style>
  <w:style w:type="paragraph" w:styleId="Subtitle">
    <w:name w:val="Subtitle"/>
    <w:basedOn w:val="Title"/>
    <w:next w:val="BodyText"/>
    <w:link w:val="SubtitleChar"/>
    <w:qFormat/>
    <w:rsid w:val="00CC1AF0"/>
    <w:pPr>
      <w:spacing w:before="240"/>
    </w:pPr>
    <w:rPr>
      <w:sz w:val="30"/>
      <w:szCs w:val="30"/>
    </w:rPr>
  </w:style>
  <w:style w:type="character" w:customStyle="1" w:styleId="SubtitleChar">
    <w:name w:val="Subtitle Char"/>
    <w:basedOn w:val="DefaultParagraphFont"/>
    <w:link w:val="Subtitle"/>
    <w:rsid w:val="00CC1AF0"/>
    <w:rPr>
      <w:rFonts w:asciiTheme="majorHAnsi" w:eastAsiaTheme="majorEastAsia" w:hAnsiTheme="majorHAnsi" w:cstheme="majorBidi"/>
      <w:b/>
      <w:bCs/>
      <w:color w:val="2D4F8E" w:themeColor="accent1" w:themeShade="B5"/>
      <w:kern w:val="0"/>
      <w:sz w:val="30"/>
      <w:szCs w:val="30"/>
      <w14:ligatures w14:val="none"/>
    </w:rPr>
  </w:style>
  <w:style w:type="paragraph" w:customStyle="1" w:styleId="Author">
    <w:name w:val="Author"/>
    <w:next w:val="BodyText"/>
    <w:qFormat/>
    <w:rsid w:val="00CC1AF0"/>
    <w:pPr>
      <w:keepNext/>
      <w:keepLines/>
      <w:spacing w:after="200" w:line="240" w:lineRule="auto"/>
      <w:jc w:val="center"/>
    </w:pPr>
    <w:rPr>
      <w:kern w:val="0"/>
      <w:sz w:val="24"/>
      <w:szCs w:val="24"/>
      <w14:ligatures w14:val="none"/>
    </w:rPr>
  </w:style>
  <w:style w:type="paragraph" w:styleId="Date">
    <w:name w:val="Date"/>
    <w:next w:val="BodyText"/>
    <w:link w:val="DateChar"/>
    <w:qFormat/>
    <w:rsid w:val="00CC1AF0"/>
    <w:pPr>
      <w:keepNext/>
      <w:keepLines/>
      <w:spacing w:after="200" w:line="240" w:lineRule="auto"/>
      <w:jc w:val="center"/>
    </w:pPr>
    <w:rPr>
      <w:kern w:val="0"/>
      <w:sz w:val="24"/>
      <w:szCs w:val="24"/>
      <w14:ligatures w14:val="none"/>
    </w:rPr>
  </w:style>
  <w:style w:type="character" w:customStyle="1" w:styleId="DateChar">
    <w:name w:val="Date Char"/>
    <w:basedOn w:val="DefaultParagraphFont"/>
    <w:link w:val="Date"/>
    <w:rsid w:val="00CC1AF0"/>
    <w:rPr>
      <w:kern w:val="0"/>
      <w:sz w:val="24"/>
      <w:szCs w:val="24"/>
      <w14:ligatures w14:val="none"/>
    </w:rPr>
  </w:style>
  <w:style w:type="paragraph" w:customStyle="1" w:styleId="Abstract">
    <w:name w:val="Abstract"/>
    <w:basedOn w:val="Normal"/>
    <w:next w:val="BodyText"/>
    <w:qFormat/>
    <w:rsid w:val="00CC1AF0"/>
    <w:pPr>
      <w:keepNext/>
      <w:keepLines/>
      <w:spacing w:before="300" w:after="300" w:line="240" w:lineRule="auto"/>
    </w:pPr>
    <w:rPr>
      <w:kern w:val="0"/>
      <w:sz w:val="20"/>
      <w:szCs w:val="20"/>
      <w14:ligatures w14:val="none"/>
    </w:rPr>
  </w:style>
  <w:style w:type="paragraph" w:styleId="BlockText">
    <w:name w:val="Block Text"/>
    <w:basedOn w:val="BodyText"/>
    <w:next w:val="BodyText"/>
    <w:uiPriority w:val="9"/>
    <w:unhideWhenUsed/>
    <w:qFormat/>
    <w:rsid w:val="00CC1AF0"/>
    <w:pPr>
      <w:spacing w:before="100" w:after="100"/>
      <w:ind w:left="480" w:right="480"/>
    </w:pPr>
  </w:style>
  <w:style w:type="paragraph" w:styleId="FootnoteText">
    <w:name w:val="footnote text"/>
    <w:basedOn w:val="Normal"/>
    <w:link w:val="FootnoteTextChar"/>
    <w:uiPriority w:val="9"/>
    <w:unhideWhenUsed/>
    <w:qFormat/>
    <w:rsid w:val="00CC1AF0"/>
    <w:pPr>
      <w:spacing w:after="200" w:line="240" w:lineRule="auto"/>
    </w:pPr>
    <w:rPr>
      <w:kern w:val="0"/>
      <w:sz w:val="24"/>
      <w:szCs w:val="24"/>
      <w14:ligatures w14:val="none"/>
    </w:rPr>
  </w:style>
  <w:style w:type="character" w:customStyle="1" w:styleId="FootnoteTextChar">
    <w:name w:val="Footnote Text Char"/>
    <w:basedOn w:val="DefaultParagraphFont"/>
    <w:link w:val="FootnoteText"/>
    <w:uiPriority w:val="9"/>
    <w:rsid w:val="00CC1AF0"/>
    <w:rPr>
      <w:kern w:val="0"/>
      <w:sz w:val="24"/>
      <w:szCs w:val="24"/>
      <w14:ligatures w14:val="none"/>
    </w:rPr>
  </w:style>
  <w:style w:type="table" w:customStyle="1" w:styleId="Table">
    <w:name w:val="Table"/>
    <w:semiHidden/>
    <w:unhideWhenUsed/>
    <w:qFormat/>
    <w:rsid w:val="00CC1AF0"/>
    <w:pPr>
      <w:spacing w:after="200" w:line="240" w:lineRule="auto"/>
    </w:pPr>
    <w:rPr>
      <w:kern w:val="0"/>
      <w:sz w:val="24"/>
      <w:szCs w:val="24"/>
      <w:lang w:val="en-CA"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CC1AF0"/>
    <w:pPr>
      <w:keepNext/>
      <w:keepLines/>
      <w:spacing w:after="0" w:line="240" w:lineRule="auto"/>
    </w:pPr>
    <w:rPr>
      <w:b/>
      <w:kern w:val="0"/>
      <w:sz w:val="24"/>
      <w:szCs w:val="24"/>
      <w14:ligatures w14:val="none"/>
    </w:rPr>
  </w:style>
  <w:style w:type="paragraph" w:customStyle="1" w:styleId="Definition">
    <w:name w:val="Definition"/>
    <w:basedOn w:val="Normal"/>
    <w:rsid w:val="00CC1AF0"/>
    <w:pPr>
      <w:spacing w:after="200" w:line="240" w:lineRule="auto"/>
    </w:pPr>
    <w:rPr>
      <w:kern w:val="0"/>
      <w:sz w:val="24"/>
      <w:szCs w:val="24"/>
      <w14:ligatures w14:val="none"/>
    </w:rPr>
  </w:style>
  <w:style w:type="paragraph" w:styleId="Caption">
    <w:name w:val="caption"/>
    <w:basedOn w:val="Normal"/>
    <w:link w:val="CaptionChar"/>
    <w:rsid w:val="00CC1AF0"/>
    <w:pPr>
      <w:spacing w:after="120" w:line="240" w:lineRule="auto"/>
    </w:pPr>
    <w:rPr>
      <w:i/>
      <w:kern w:val="0"/>
      <w:sz w:val="24"/>
      <w:szCs w:val="24"/>
      <w14:ligatures w14:val="none"/>
    </w:rPr>
  </w:style>
  <w:style w:type="paragraph" w:customStyle="1" w:styleId="TableCaption">
    <w:name w:val="Table Caption"/>
    <w:basedOn w:val="Caption"/>
    <w:rsid w:val="00CC1AF0"/>
    <w:pPr>
      <w:keepNext/>
    </w:pPr>
  </w:style>
  <w:style w:type="paragraph" w:customStyle="1" w:styleId="ImageCaption">
    <w:name w:val="Image Caption"/>
    <w:basedOn w:val="Caption"/>
    <w:rsid w:val="00CC1AF0"/>
  </w:style>
  <w:style w:type="paragraph" w:customStyle="1" w:styleId="Figure">
    <w:name w:val="Figure"/>
    <w:basedOn w:val="Normal"/>
    <w:rsid w:val="00CC1AF0"/>
    <w:pPr>
      <w:spacing w:after="200" w:line="240" w:lineRule="auto"/>
    </w:pPr>
    <w:rPr>
      <w:kern w:val="0"/>
      <w:sz w:val="24"/>
      <w:szCs w:val="24"/>
      <w14:ligatures w14:val="none"/>
    </w:rPr>
  </w:style>
  <w:style w:type="paragraph" w:customStyle="1" w:styleId="CaptionedFigure">
    <w:name w:val="Captioned Figure"/>
    <w:basedOn w:val="Figure"/>
    <w:rsid w:val="00CC1AF0"/>
    <w:pPr>
      <w:keepNext/>
    </w:pPr>
  </w:style>
  <w:style w:type="character" w:customStyle="1" w:styleId="CaptionChar">
    <w:name w:val="Caption Char"/>
    <w:basedOn w:val="DefaultParagraphFont"/>
    <w:link w:val="Caption"/>
    <w:rsid w:val="00CC1AF0"/>
    <w:rPr>
      <w:i/>
      <w:kern w:val="0"/>
      <w:sz w:val="24"/>
      <w:szCs w:val="24"/>
      <w14:ligatures w14:val="none"/>
    </w:rPr>
  </w:style>
  <w:style w:type="character" w:customStyle="1" w:styleId="VerbatimChar">
    <w:name w:val="Verbatim Char"/>
    <w:basedOn w:val="CaptionChar"/>
    <w:link w:val="SourceCode"/>
    <w:rsid w:val="00CC1AF0"/>
    <w:rPr>
      <w:rFonts w:ascii="Consolas" w:hAnsi="Consolas"/>
      <w:i/>
      <w:kern w:val="0"/>
      <w:sz w:val="24"/>
      <w:szCs w:val="24"/>
      <w:shd w:val="clear" w:color="auto" w:fill="F8F8F8"/>
      <w14:ligatures w14:val="none"/>
    </w:rPr>
  </w:style>
  <w:style w:type="character" w:customStyle="1" w:styleId="SectionNumber">
    <w:name w:val="Section Number"/>
    <w:basedOn w:val="CaptionChar"/>
    <w:rsid w:val="00CC1AF0"/>
    <w:rPr>
      <w:i/>
      <w:kern w:val="0"/>
      <w:sz w:val="24"/>
      <w:szCs w:val="24"/>
      <w14:ligatures w14:val="none"/>
    </w:rPr>
  </w:style>
  <w:style w:type="character" w:styleId="FootnoteReference">
    <w:name w:val="footnote reference"/>
    <w:basedOn w:val="CaptionChar"/>
    <w:rsid w:val="00CC1AF0"/>
    <w:rPr>
      <w:i/>
      <w:kern w:val="0"/>
      <w:sz w:val="24"/>
      <w:szCs w:val="24"/>
      <w:vertAlign w:val="superscript"/>
      <w14:ligatures w14:val="none"/>
    </w:rPr>
  </w:style>
  <w:style w:type="paragraph" w:styleId="TOCHeading">
    <w:name w:val="TOC Heading"/>
    <w:basedOn w:val="Heading1"/>
    <w:next w:val="BodyText"/>
    <w:uiPriority w:val="39"/>
    <w:unhideWhenUsed/>
    <w:qFormat/>
    <w:rsid w:val="00CC1AF0"/>
    <w:pPr>
      <w:outlineLvl w:val="9"/>
    </w:pPr>
  </w:style>
  <w:style w:type="paragraph" w:customStyle="1" w:styleId="SourceCode">
    <w:name w:val="Source Code"/>
    <w:basedOn w:val="Normal"/>
    <w:link w:val="VerbatimChar"/>
    <w:rsid w:val="00CC1AF0"/>
    <w:pPr>
      <w:shd w:val="clear" w:color="auto" w:fill="F8F8F8"/>
      <w:wordWrap w:val="0"/>
      <w:spacing w:after="200" w:line="240" w:lineRule="auto"/>
    </w:pPr>
    <w:rPr>
      <w:rFonts w:ascii="Consolas" w:hAnsi="Consolas"/>
      <w:i/>
      <w:kern w:val="0"/>
      <w:sz w:val="24"/>
      <w:szCs w:val="24"/>
      <w14:ligatures w14:val="none"/>
    </w:rPr>
  </w:style>
  <w:style w:type="character" w:customStyle="1" w:styleId="KeywordTok">
    <w:name w:val="KeywordTok"/>
    <w:basedOn w:val="VerbatimChar"/>
    <w:rsid w:val="00CC1AF0"/>
    <w:rPr>
      <w:rFonts w:ascii="Consolas" w:hAnsi="Consolas"/>
      <w:b/>
      <w:i/>
      <w:color w:val="204A87"/>
      <w:kern w:val="0"/>
      <w:sz w:val="24"/>
      <w:szCs w:val="24"/>
      <w:shd w:val="clear" w:color="auto" w:fill="F8F8F8"/>
      <w14:ligatures w14:val="none"/>
    </w:rPr>
  </w:style>
  <w:style w:type="character" w:customStyle="1" w:styleId="DataTypeTok">
    <w:name w:val="DataTypeTok"/>
    <w:basedOn w:val="VerbatimChar"/>
    <w:rsid w:val="00CC1AF0"/>
    <w:rPr>
      <w:rFonts w:ascii="Consolas" w:hAnsi="Consolas"/>
      <w:i/>
      <w:color w:val="204A87"/>
      <w:kern w:val="0"/>
      <w:sz w:val="24"/>
      <w:szCs w:val="24"/>
      <w:shd w:val="clear" w:color="auto" w:fill="F8F8F8"/>
      <w14:ligatures w14:val="none"/>
    </w:rPr>
  </w:style>
  <w:style w:type="character" w:customStyle="1" w:styleId="DecValTok">
    <w:name w:val="DecValTok"/>
    <w:basedOn w:val="VerbatimChar"/>
    <w:rsid w:val="00CC1AF0"/>
    <w:rPr>
      <w:rFonts w:ascii="Consolas" w:hAnsi="Consolas"/>
      <w:i/>
      <w:color w:val="0000CF"/>
      <w:kern w:val="0"/>
      <w:sz w:val="24"/>
      <w:szCs w:val="24"/>
      <w:shd w:val="clear" w:color="auto" w:fill="F8F8F8"/>
      <w14:ligatures w14:val="none"/>
    </w:rPr>
  </w:style>
  <w:style w:type="character" w:customStyle="1" w:styleId="BaseNTok">
    <w:name w:val="BaseNTok"/>
    <w:basedOn w:val="VerbatimChar"/>
    <w:rsid w:val="00CC1AF0"/>
    <w:rPr>
      <w:rFonts w:ascii="Consolas" w:hAnsi="Consolas"/>
      <w:i/>
      <w:color w:val="0000CF"/>
      <w:kern w:val="0"/>
      <w:sz w:val="24"/>
      <w:szCs w:val="24"/>
      <w:shd w:val="clear" w:color="auto" w:fill="F8F8F8"/>
      <w14:ligatures w14:val="none"/>
    </w:rPr>
  </w:style>
  <w:style w:type="character" w:customStyle="1" w:styleId="FloatTok">
    <w:name w:val="FloatTok"/>
    <w:basedOn w:val="VerbatimChar"/>
    <w:rsid w:val="00CC1AF0"/>
    <w:rPr>
      <w:rFonts w:ascii="Consolas" w:hAnsi="Consolas"/>
      <w:i/>
      <w:color w:val="0000CF"/>
      <w:kern w:val="0"/>
      <w:sz w:val="24"/>
      <w:szCs w:val="24"/>
      <w:shd w:val="clear" w:color="auto" w:fill="F8F8F8"/>
      <w14:ligatures w14:val="none"/>
    </w:rPr>
  </w:style>
  <w:style w:type="character" w:customStyle="1" w:styleId="ConstantTok">
    <w:name w:val="ConstantTok"/>
    <w:basedOn w:val="VerbatimChar"/>
    <w:rsid w:val="00CC1AF0"/>
    <w:rPr>
      <w:rFonts w:ascii="Consolas" w:hAnsi="Consolas"/>
      <w:i/>
      <w:color w:val="000000"/>
      <w:kern w:val="0"/>
      <w:sz w:val="24"/>
      <w:szCs w:val="24"/>
      <w:shd w:val="clear" w:color="auto" w:fill="F8F8F8"/>
      <w14:ligatures w14:val="none"/>
    </w:rPr>
  </w:style>
  <w:style w:type="character" w:customStyle="1" w:styleId="CharTok">
    <w:name w:val="CharTok"/>
    <w:basedOn w:val="VerbatimChar"/>
    <w:rsid w:val="00CC1AF0"/>
    <w:rPr>
      <w:rFonts w:ascii="Consolas" w:hAnsi="Consolas"/>
      <w:i/>
      <w:color w:val="4E9A06"/>
      <w:kern w:val="0"/>
      <w:sz w:val="24"/>
      <w:szCs w:val="24"/>
      <w:shd w:val="clear" w:color="auto" w:fill="F8F8F8"/>
      <w14:ligatures w14:val="none"/>
    </w:rPr>
  </w:style>
  <w:style w:type="character" w:customStyle="1" w:styleId="SpecialCharTok">
    <w:name w:val="SpecialCharTok"/>
    <w:basedOn w:val="VerbatimChar"/>
    <w:rsid w:val="00CC1AF0"/>
    <w:rPr>
      <w:rFonts w:ascii="Consolas" w:hAnsi="Consolas"/>
      <w:i/>
      <w:color w:val="000000"/>
      <w:kern w:val="0"/>
      <w:sz w:val="24"/>
      <w:szCs w:val="24"/>
      <w:shd w:val="clear" w:color="auto" w:fill="F8F8F8"/>
      <w14:ligatures w14:val="none"/>
    </w:rPr>
  </w:style>
  <w:style w:type="character" w:customStyle="1" w:styleId="StringTok">
    <w:name w:val="StringTok"/>
    <w:basedOn w:val="VerbatimChar"/>
    <w:rsid w:val="00CC1AF0"/>
    <w:rPr>
      <w:rFonts w:ascii="Consolas" w:hAnsi="Consolas"/>
      <w:i/>
      <w:color w:val="4E9A06"/>
      <w:kern w:val="0"/>
      <w:sz w:val="24"/>
      <w:szCs w:val="24"/>
      <w:shd w:val="clear" w:color="auto" w:fill="F8F8F8"/>
      <w14:ligatures w14:val="none"/>
    </w:rPr>
  </w:style>
  <w:style w:type="character" w:customStyle="1" w:styleId="VerbatimStringTok">
    <w:name w:val="VerbatimStringTok"/>
    <w:basedOn w:val="VerbatimChar"/>
    <w:rsid w:val="00CC1AF0"/>
    <w:rPr>
      <w:rFonts w:ascii="Consolas" w:hAnsi="Consolas"/>
      <w:i/>
      <w:color w:val="4E9A06"/>
      <w:kern w:val="0"/>
      <w:sz w:val="24"/>
      <w:szCs w:val="24"/>
      <w:shd w:val="clear" w:color="auto" w:fill="F8F8F8"/>
      <w14:ligatures w14:val="none"/>
    </w:rPr>
  </w:style>
  <w:style w:type="character" w:customStyle="1" w:styleId="SpecialStringTok">
    <w:name w:val="SpecialStringTok"/>
    <w:basedOn w:val="VerbatimChar"/>
    <w:rsid w:val="00CC1AF0"/>
    <w:rPr>
      <w:rFonts w:ascii="Consolas" w:hAnsi="Consolas"/>
      <w:i/>
      <w:color w:val="4E9A06"/>
      <w:kern w:val="0"/>
      <w:sz w:val="24"/>
      <w:szCs w:val="24"/>
      <w:shd w:val="clear" w:color="auto" w:fill="F8F8F8"/>
      <w14:ligatures w14:val="none"/>
    </w:rPr>
  </w:style>
  <w:style w:type="character" w:customStyle="1" w:styleId="ImportTok">
    <w:name w:val="ImportTok"/>
    <w:basedOn w:val="VerbatimChar"/>
    <w:rsid w:val="00CC1AF0"/>
    <w:rPr>
      <w:rFonts w:ascii="Consolas" w:hAnsi="Consolas"/>
      <w:i/>
      <w:kern w:val="0"/>
      <w:sz w:val="24"/>
      <w:szCs w:val="24"/>
      <w:shd w:val="clear" w:color="auto" w:fill="F8F8F8"/>
      <w14:ligatures w14:val="none"/>
    </w:rPr>
  </w:style>
  <w:style w:type="character" w:customStyle="1" w:styleId="CommentTok">
    <w:name w:val="CommentTok"/>
    <w:basedOn w:val="VerbatimChar"/>
    <w:rsid w:val="00CC1AF0"/>
    <w:rPr>
      <w:rFonts w:ascii="Consolas" w:hAnsi="Consolas"/>
      <w:i w:val="0"/>
      <w:color w:val="8F5902"/>
      <w:kern w:val="0"/>
      <w:sz w:val="24"/>
      <w:szCs w:val="24"/>
      <w:shd w:val="clear" w:color="auto" w:fill="F8F8F8"/>
      <w14:ligatures w14:val="none"/>
    </w:rPr>
  </w:style>
  <w:style w:type="character" w:customStyle="1" w:styleId="DocumentationTok">
    <w:name w:val="Documen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AnnotationTok">
    <w:name w:val="Anno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CommentVarTok">
    <w:name w:val="CommentVarTok"/>
    <w:basedOn w:val="VerbatimChar"/>
    <w:rsid w:val="00CC1AF0"/>
    <w:rPr>
      <w:rFonts w:ascii="Consolas" w:hAnsi="Consolas"/>
      <w:b/>
      <w:i w:val="0"/>
      <w:color w:val="8F5902"/>
      <w:kern w:val="0"/>
      <w:sz w:val="24"/>
      <w:szCs w:val="24"/>
      <w:shd w:val="clear" w:color="auto" w:fill="F8F8F8"/>
      <w14:ligatures w14:val="none"/>
    </w:rPr>
  </w:style>
  <w:style w:type="character" w:customStyle="1" w:styleId="OtherTok">
    <w:name w:val="OtherTok"/>
    <w:basedOn w:val="VerbatimChar"/>
    <w:rsid w:val="00CC1AF0"/>
    <w:rPr>
      <w:rFonts w:ascii="Consolas" w:hAnsi="Consolas"/>
      <w:i/>
      <w:color w:val="8F5902"/>
      <w:kern w:val="0"/>
      <w:sz w:val="24"/>
      <w:szCs w:val="24"/>
      <w:shd w:val="clear" w:color="auto" w:fill="F8F8F8"/>
      <w14:ligatures w14:val="none"/>
    </w:rPr>
  </w:style>
  <w:style w:type="character" w:customStyle="1" w:styleId="FunctionTok">
    <w:name w:val="FunctionTok"/>
    <w:basedOn w:val="VerbatimChar"/>
    <w:rsid w:val="00CC1AF0"/>
    <w:rPr>
      <w:rFonts w:ascii="Consolas" w:hAnsi="Consolas"/>
      <w:i/>
      <w:color w:val="000000"/>
      <w:kern w:val="0"/>
      <w:sz w:val="24"/>
      <w:szCs w:val="24"/>
      <w:shd w:val="clear" w:color="auto" w:fill="F8F8F8"/>
      <w14:ligatures w14:val="none"/>
    </w:rPr>
  </w:style>
  <w:style w:type="character" w:customStyle="1" w:styleId="VariableTok">
    <w:name w:val="VariableTok"/>
    <w:basedOn w:val="VerbatimChar"/>
    <w:rsid w:val="00CC1AF0"/>
    <w:rPr>
      <w:rFonts w:ascii="Consolas" w:hAnsi="Consolas"/>
      <w:i/>
      <w:color w:val="000000"/>
      <w:kern w:val="0"/>
      <w:sz w:val="24"/>
      <w:szCs w:val="24"/>
      <w:shd w:val="clear" w:color="auto" w:fill="F8F8F8"/>
      <w14:ligatures w14:val="none"/>
    </w:rPr>
  </w:style>
  <w:style w:type="character" w:customStyle="1" w:styleId="ControlFlowTok">
    <w:name w:val="ControlFlowTok"/>
    <w:basedOn w:val="VerbatimChar"/>
    <w:rsid w:val="00CC1AF0"/>
    <w:rPr>
      <w:rFonts w:ascii="Consolas" w:hAnsi="Consolas"/>
      <w:b/>
      <w:i/>
      <w:color w:val="204A87"/>
      <w:kern w:val="0"/>
      <w:sz w:val="24"/>
      <w:szCs w:val="24"/>
      <w:shd w:val="clear" w:color="auto" w:fill="F8F8F8"/>
      <w14:ligatures w14:val="none"/>
    </w:rPr>
  </w:style>
  <w:style w:type="character" w:customStyle="1" w:styleId="OperatorTok">
    <w:name w:val="OperatorTok"/>
    <w:basedOn w:val="VerbatimChar"/>
    <w:rsid w:val="00CC1AF0"/>
    <w:rPr>
      <w:rFonts w:ascii="Consolas" w:hAnsi="Consolas"/>
      <w:b/>
      <w:i/>
      <w:color w:val="CE5C00"/>
      <w:kern w:val="0"/>
      <w:sz w:val="24"/>
      <w:szCs w:val="24"/>
      <w:shd w:val="clear" w:color="auto" w:fill="F8F8F8"/>
      <w14:ligatures w14:val="none"/>
    </w:rPr>
  </w:style>
  <w:style w:type="character" w:customStyle="1" w:styleId="BuiltInTok">
    <w:name w:val="BuiltInTok"/>
    <w:basedOn w:val="VerbatimChar"/>
    <w:rsid w:val="00CC1AF0"/>
    <w:rPr>
      <w:rFonts w:ascii="Consolas" w:hAnsi="Consolas"/>
      <w:i/>
      <w:kern w:val="0"/>
      <w:sz w:val="24"/>
      <w:szCs w:val="24"/>
      <w:shd w:val="clear" w:color="auto" w:fill="F8F8F8"/>
      <w14:ligatures w14:val="none"/>
    </w:rPr>
  </w:style>
  <w:style w:type="character" w:customStyle="1" w:styleId="ExtensionTok">
    <w:name w:val="ExtensionTok"/>
    <w:basedOn w:val="VerbatimChar"/>
    <w:rsid w:val="00CC1AF0"/>
    <w:rPr>
      <w:rFonts w:ascii="Consolas" w:hAnsi="Consolas"/>
      <w:i/>
      <w:kern w:val="0"/>
      <w:sz w:val="24"/>
      <w:szCs w:val="24"/>
      <w:shd w:val="clear" w:color="auto" w:fill="F8F8F8"/>
      <w14:ligatures w14:val="none"/>
    </w:rPr>
  </w:style>
  <w:style w:type="character" w:customStyle="1" w:styleId="PreprocessorTok">
    <w:name w:val="PreprocessorTok"/>
    <w:basedOn w:val="VerbatimChar"/>
    <w:rsid w:val="00CC1AF0"/>
    <w:rPr>
      <w:rFonts w:ascii="Consolas" w:hAnsi="Consolas"/>
      <w:i w:val="0"/>
      <w:color w:val="8F5902"/>
      <w:kern w:val="0"/>
      <w:sz w:val="24"/>
      <w:szCs w:val="24"/>
      <w:shd w:val="clear" w:color="auto" w:fill="F8F8F8"/>
      <w14:ligatures w14:val="none"/>
    </w:rPr>
  </w:style>
  <w:style w:type="character" w:customStyle="1" w:styleId="AttributeTok">
    <w:name w:val="AttributeTok"/>
    <w:basedOn w:val="VerbatimChar"/>
    <w:rsid w:val="00CC1AF0"/>
    <w:rPr>
      <w:rFonts w:ascii="Consolas" w:hAnsi="Consolas"/>
      <w:i/>
      <w:color w:val="C4A000"/>
      <w:kern w:val="0"/>
      <w:sz w:val="24"/>
      <w:szCs w:val="24"/>
      <w:shd w:val="clear" w:color="auto" w:fill="F8F8F8"/>
      <w14:ligatures w14:val="none"/>
    </w:rPr>
  </w:style>
  <w:style w:type="character" w:customStyle="1" w:styleId="RegionMarkerTok">
    <w:name w:val="RegionMarkerTok"/>
    <w:basedOn w:val="VerbatimChar"/>
    <w:rsid w:val="00CC1AF0"/>
    <w:rPr>
      <w:rFonts w:ascii="Consolas" w:hAnsi="Consolas"/>
      <w:i/>
      <w:kern w:val="0"/>
      <w:sz w:val="24"/>
      <w:szCs w:val="24"/>
      <w:shd w:val="clear" w:color="auto" w:fill="F8F8F8"/>
      <w14:ligatures w14:val="none"/>
    </w:rPr>
  </w:style>
  <w:style w:type="character" w:customStyle="1" w:styleId="InformationTok">
    <w:name w:val="Inform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WarningTok">
    <w:name w:val="WarningTok"/>
    <w:basedOn w:val="VerbatimChar"/>
    <w:rsid w:val="00CC1AF0"/>
    <w:rPr>
      <w:rFonts w:ascii="Consolas" w:hAnsi="Consolas"/>
      <w:b/>
      <w:i w:val="0"/>
      <w:color w:val="8F5902"/>
      <w:kern w:val="0"/>
      <w:sz w:val="24"/>
      <w:szCs w:val="24"/>
      <w:shd w:val="clear" w:color="auto" w:fill="F8F8F8"/>
      <w14:ligatures w14:val="none"/>
    </w:rPr>
  </w:style>
  <w:style w:type="character" w:customStyle="1" w:styleId="AlertTok">
    <w:name w:val="AlertTok"/>
    <w:basedOn w:val="VerbatimChar"/>
    <w:rsid w:val="00CC1AF0"/>
    <w:rPr>
      <w:rFonts w:ascii="Consolas" w:hAnsi="Consolas"/>
      <w:i/>
      <w:color w:val="EF2929"/>
      <w:kern w:val="0"/>
      <w:sz w:val="24"/>
      <w:szCs w:val="24"/>
      <w:shd w:val="clear" w:color="auto" w:fill="F8F8F8"/>
      <w14:ligatures w14:val="none"/>
    </w:rPr>
  </w:style>
  <w:style w:type="character" w:customStyle="1" w:styleId="ErrorTok">
    <w:name w:val="ErrorTok"/>
    <w:basedOn w:val="VerbatimChar"/>
    <w:rsid w:val="00CC1AF0"/>
    <w:rPr>
      <w:rFonts w:ascii="Consolas" w:hAnsi="Consolas"/>
      <w:b/>
      <w:i/>
      <w:color w:val="A40000"/>
      <w:kern w:val="0"/>
      <w:sz w:val="24"/>
      <w:szCs w:val="24"/>
      <w:shd w:val="clear" w:color="auto" w:fill="F8F8F8"/>
      <w14:ligatures w14:val="none"/>
    </w:rPr>
  </w:style>
  <w:style w:type="character" w:customStyle="1" w:styleId="NormalTok">
    <w:name w:val="NormalTok"/>
    <w:basedOn w:val="VerbatimChar"/>
    <w:rsid w:val="00CC1AF0"/>
    <w:rPr>
      <w:rFonts w:ascii="Consolas" w:hAnsi="Consolas"/>
      <w:i/>
      <w:kern w:val="0"/>
      <w:sz w:val="24"/>
      <w:szCs w:val="24"/>
      <w:shd w:val="clear" w:color="auto" w:fill="F8F8F8"/>
      <w14:ligatures w14:val="none"/>
    </w:rPr>
  </w:style>
  <w:style w:type="table" w:customStyle="1" w:styleId="Style1">
    <w:name w:val="Style1"/>
    <w:basedOn w:val="TableNormal"/>
    <w:uiPriority w:val="99"/>
    <w:rsid w:val="00CC1AF0"/>
    <w:pPr>
      <w:spacing w:after="0" w:line="240" w:lineRule="auto"/>
    </w:pPr>
    <w:rPr>
      <w:kern w:val="0"/>
      <w:sz w:val="24"/>
      <w:szCs w:val="24"/>
      <w14:ligatures w14:val="none"/>
    </w:rPr>
    <w:tblPr>
      <w:tblStyleRowBandSize w:val="1"/>
    </w:tblPr>
    <w:tblStylePr w:type="band2Horz">
      <w:tblPr/>
      <w:tcPr>
        <w:shd w:val="clear" w:color="auto" w:fill="D9D9D9" w:themeFill="background1" w:themeFillShade="D9"/>
      </w:tcPr>
    </w:tblStylePr>
  </w:style>
  <w:style w:type="character" w:styleId="LineNumber">
    <w:name w:val="line number"/>
    <w:basedOn w:val="DefaultParagraphFont"/>
    <w:uiPriority w:val="99"/>
    <w:semiHidden/>
    <w:unhideWhenUsed/>
    <w:rsid w:val="00CC1AF0"/>
  </w:style>
  <w:style w:type="table" w:styleId="TableGrid">
    <w:name w:val="Table Grid"/>
    <w:basedOn w:val="TableNormal"/>
    <w:uiPriority w:val="39"/>
    <w:rsid w:val="00CC1AF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7D4600"/>
  </w:style>
  <w:style w:type="paragraph" w:styleId="Header">
    <w:name w:val="header"/>
    <w:basedOn w:val="Normal"/>
    <w:link w:val="HeaderChar"/>
    <w:uiPriority w:val="99"/>
    <w:unhideWhenUsed/>
    <w:rsid w:val="00DD6D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DF1"/>
  </w:style>
  <w:style w:type="paragraph" w:styleId="Footer">
    <w:name w:val="footer"/>
    <w:basedOn w:val="Normal"/>
    <w:link w:val="FooterChar"/>
    <w:uiPriority w:val="99"/>
    <w:unhideWhenUsed/>
    <w:rsid w:val="00DD6D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D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5921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9</TotalTime>
  <Pages>36</Pages>
  <Words>22977</Words>
  <Characters>130972</Characters>
  <Application>Microsoft Office Word</Application>
  <DocSecurity>0</DocSecurity>
  <Lines>1091</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25</cp:revision>
  <dcterms:created xsi:type="dcterms:W3CDTF">2023-05-07T06:52:00Z</dcterms:created>
  <dcterms:modified xsi:type="dcterms:W3CDTF">2023-05-28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h7GVYFj"/&gt;&lt;style id="http://www.zotero.org/styles/annals-of-behavioral-medicine"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